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847A0D" w14:textId="77777777" w:rsidR="0075632D" w:rsidRDefault="00D80E19" w:rsidP="00D80E19">
      <w:pPr>
        <w:pStyle w:val="Heading1"/>
      </w:pPr>
      <w:r>
        <w:t xml:space="preserve">Abstract </w:t>
      </w:r>
    </w:p>
    <w:p w14:paraId="544B3590" w14:textId="77777777" w:rsidR="00D80E19" w:rsidRDefault="00D80E19" w:rsidP="00D80E19">
      <w:bookmarkStart w:id="0" w:name="_GoBack"/>
      <w:bookmarkEnd w:id="0"/>
    </w:p>
    <w:p w14:paraId="56DA7DB1" w14:textId="77777777" w:rsidR="00776936" w:rsidRPr="009D22C7" w:rsidRDefault="00776936" w:rsidP="00776936">
      <w:pPr>
        <w:rPr>
          <w:b/>
        </w:rPr>
      </w:pPr>
      <w:r w:rsidRPr="009D22C7">
        <w:rPr>
          <w:b/>
        </w:rPr>
        <w:t>Background</w:t>
      </w:r>
    </w:p>
    <w:p w14:paraId="1714D2F5" w14:textId="77777777" w:rsidR="00776936" w:rsidRDefault="00776936" w:rsidP="00776936">
      <w:r>
        <w:t xml:space="preserve">All-cause age-specific mortality risks have tended to be decreasing in England &amp; Wales for more than a century. The period 2008-2015 has seen both a global recession, and since 2010, two Conservative-led governments pursuing an ‘austerity’ agenda of reduced investment in public services. </w:t>
      </w:r>
    </w:p>
    <w:p w14:paraId="14EDCAD0" w14:textId="77777777" w:rsidR="00776936" w:rsidRPr="009D22C7" w:rsidRDefault="00776936" w:rsidP="00776936">
      <w:pPr>
        <w:rPr>
          <w:b/>
        </w:rPr>
      </w:pPr>
      <w:r w:rsidRPr="009D22C7">
        <w:rPr>
          <w:b/>
        </w:rPr>
        <w:t>Aim</w:t>
      </w:r>
    </w:p>
    <w:p w14:paraId="018A3DD2" w14:textId="77777777" w:rsidR="00776936" w:rsidRDefault="00776936" w:rsidP="00776936">
      <w:r>
        <w:t>To estimate trends in age-specific mortality risks from 1990 to 2010, use these trends to produce estimated age-specific risks over the period 2010 to 2015, and compare actual against projected numbers of deaths by various ages to produce estimates of total excess deaths up to age 95 years in each year from 2010 to 2015.</w:t>
      </w:r>
    </w:p>
    <w:p w14:paraId="2F7253DE" w14:textId="77777777" w:rsidR="00776936" w:rsidRPr="009D22C7" w:rsidRDefault="00776936" w:rsidP="00776936">
      <w:pPr>
        <w:rPr>
          <w:b/>
        </w:rPr>
      </w:pPr>
      <w:r w:rsidRPr="009D22C7">
        <w:rPr>
          <w:b/>
        </w:rPr>
        <w:t xml:space="preserve">Methods </w:t>
      </w:r>
    </w:p>
    <w:p w14:paraId="5008366D" w14:textId="77777777" w:rsidR="00776936" w:rsidRDefault="00776936" w:rsidP="00776936">
      <w:r>
        <w:t>Office for National Statistics (ONS) data on population counts and death counts at each age in single years from birth to age 95 years (2010 to 2014 data) or to age 89 years (2015 data) were used to construct linear regression models of mortality risk against year for each age in single years from 1990 to 2010, including dummy variables to control separately for effects of the New Labour (NL) government (1997-2010) and the 2008-2009 global financial crisis (GFC). The models were used to estimate the mortality risks that would have been expected if mortality trends during the New Labour period had continued. The number of age-specific deaths at each age in each year from 2011 to 2015 were estimated given population counts in each year, and compared with observed number of deaths in each year.</w:t>
      </w:r>
    </w:p>
    <w:p w14:paraId="661CE393" w14:textId="77777777" w:rsidR="00776936" w:rsidRPr="009D22C7" w:rsidRDefault="00776936" w:rsidP="00776936">
      <w:pPr>
        <w:rPr>
          <w:b/>
        </w:rPr>
      </w:pPr>
      <w:r w:rsidRPr="009D22C7">
        <w:rPr>
          <w:b/>
        </w:rPr>
        <w:t xml:space="preserve">Results </w:t>
      </w:r>
    </w:p>
    <w:p w14:paraId="7D537D2D" w14:textId="77777777" w:rsidR="00776936" w:rsidRDefault="00776936" w:rsidP="00776936">
      <w:r>
        <w:t xml:space="preserve">There were slightly fewer deaths than predicted from the models in 2010 and 2011, but from 2012 to 2015 there have been an additional 42,800 deaths in England and Wales than predicted up to age 90, and an additional 61,000 additional deaths up to age 95 years, than would have occurred had the previous (1997-2010) rate of improvement continued. Most excess deaths occurred after retirement age, and were more likely among males than females. </w:t>
      </w:r>
    </w:p>
    <w:p w14:paraId="06F63471" w14:textId="77777777" w:rsidR="00776936" w:rsidRPr="009D22C7" w:rsidRDefault="00776936" w:rsidP="00776936">
      <w:pPr>
        <w:rPr>
          <w:b/>
        </w:rPr>
      </w:pPr>
      <w:r w:rsidRPr="009D22C7">
        <w:rPr>
          <w:b/>
        </w:rPr>
        <w:t xml:space="preserve">Discussion </w:t>
      </w:r>
    </w:p>
    <w:p w14:paraId="2E4687BA" w14:textId="77777777" w:rsidR="00776936" w:rsidRDefault="00776936" w:rsidP="00776936">
      <w:r>
        <w:t>Falling levels of investment in social and health care services in England &amp; Wales since 2010 may be responsible for mortality rates at older ages either increasing or falling more slowly than would have been expected if previous improvements had continued. Mortality for males was improving rapidly before 2010 so had that trend continued many older men would have been alive by 2015. The actual rise in mortality was greater for older women, but we should be aware that mortality improvements among older men slowed most abruptly after 2010.</w:t>
      </w:r>
    </w:p>
    <w:p w14:paraId="6452C46E" w14:textId="77777777" w:rsidR="00D80E19" w:rsidRDefault="00D80E19">
      <w:pPr>
        <w:rPr>
          <w:rFonts w:asciiTheme="majorHAnsi" w:eastAsiaTheme="majorEastAsia" w:hAnsiTheme="majorHAnsi" w:cstheme="majorBidi"/>
          <w:color w:val="2E74B5" w:themeColor="accent1" w:themeShade="BF"/>
          <w:sz w:val="32"/>
          <w:szCs w:val="32"/>
        </w:rPr>
      </w:pPr>
    </w:p>
    <w:p w14:paraId="5646981C"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6D465671" w14:textId="77777777" w:rsidR="00D80E19" w:rsidRDefault="00D80E19" w:rsidP="00D80E19">
      <w:pPr>
        <w:pStyle w:val="Heading1"/>
      </w:pPr>
      <w:r>
        <w:lastRenderedPageBreak/>
        <w:t>Introduction</w:t>
      </w:r>
    </w:p>
    <w:p w14:paraId="3E6F18F3" w14:textId="77777777" w:rsidR="00C753FB" w:rsidRDefault="00B801AF" w:rsidP="00C753FB">
      <w:pPr>
        <w:pStyle w:val="Heading2"/>
      </w:pPr>
      <w:r>
        <w:t xml:space="preserve">Austerity and elderly mortality </w:t>
      </w:r>
    </w:p>
    <w:p w14:paraId="471CEB55" w14:textId="20E4D09C" w:rsidR="006112F4" w:rsidRDefault="00D80E19" w:rsidP="00D80E19">
      <w:r>
        <w:t>In their 2013 book The Body Economic, summarising dozens of academic papers</w:t>
      </w:r>
      <w:r w:rsidR="00014F0F">
        <w:t xml:space="preserve"> </w:t>
      </w:r>
      <w:r w:rsidR="00F725D4">
        <w:fldChar w:fldCharType="begin" w:fldLock="1"/>
      </w:r>
      <w:r w:rsidR="00C753FB">
        <w:instrText>ADDIN CSL_CITATION { "citationItems" : [ { "id" : "ITEM-1", "itemData" : { "author" : [ { "dropping-particle" : "", "family" : "Reeves", "given" : "A", "non-dropping-particle" : "", "parse-names" : false, "suffix" : "" }, { "dropping-particle" : "", "family" : "Basu", "given" : "S", "non-dropping-particle" : "", "parse-names" : false, "suffix" : "" }, { "dropping-particle" : "", "family" : "Mckee", "given" : "M", "non-dropping-particle" : "", "parse-names" : false, "suffix" : "" }, { "dropping-particle" : "", "family" : "Marmot", "given" : "M", "non-dropping-particle" : "", "parse-names" : false, "suffix" : "" }, { "dropping-particle" : "", "family" : "Stuckler", "given" : "D", "non-dropping-particle" : "", "parse-names" : false, "suffix" : "" } ], "container-title" : "Journal of the royal society of Medicine", "id" : "ITEM-1", "issue" : "432-436", "issued" : { "date-parts" : [ [ "2013" ] ] }, "title" : "Austere or not? UK coalition government budgets and health inequalities", "type" : "article-journal", "volume" : "106" }, "uris" : [ "http://www.mendeley.com/documents/?uuid=ce7821c2-f99a-4bd2-8eac-309e5acc50cd" ] }, { "id" : "ITEM-2", "itemData" : { "DOI" : "10.1016/S0140-6736(09)61124-7",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2", "issue" : "9686", "issued" : { "date-parts" : [ [ "2009", "7" ] ] }, "page" : "315-323", "title" : "The public health effect of economic crises and alternative policy responses in Europe: an empirical analysis", "type" : "article-journal", "volume" : "374" }, "uris" : [ "http://www.mendeley.com/documents/?uuid=ad0e826f-d409-498c-930f-4bc4807e7bee" ] }, { "id" : "ITEM-3", "itemData" : { "DOI" : "10.1016/S0140-6736(11)61079-9",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3", "issue" : "9786", "issued" : { "date-parts" : [ [ "2011", "7" ] ] }, "page" : "124-125", "title" : "Effects of the 2008 recession on health: a first look at European data", "type" : "article-journal", "volume" : "378" }, "uris" : [ "http://www.mendeley.com/documents/?uuid=955ffb99-3b4f-4465-8e49-70923a54ed9a" ] } ], "mendeley" : { "formattedCitation" : "[1\u20133]", "plainTextFormattedCitation" : "[1\u20133]", "previouslyFormattedCitation" : "[1\u20133]" }, "properties" : { "noteIndex" : 0 }, "schema" : "https://github.com/citation-style-language/schema/raw/master/csl-citation.json" }</w:instrText>
      </w:r>
      <w:r w:rsidR="00F725D4">
        <w:fldChar w:fldCharType="separate"/>
      </w:r>
      <w:r w:rsidR="00F725D4" w:rsidRPr="00F725D4">
        <w:rPr>
          <w:noProof/>
        </w:rPr>
        <w:t>[1–3]</w:t>
      </w:r>
      <w:r w:rsidR="00F725D4">
        <w:fldChar w:fldCharType="end"/>
      </w:r>
      <w:r>
        <w:t xml:space="preserve">, </w:t>
      </w:r>
      <w:proofErr w:type="spellStart"/>
      <w:r>
        <w:t>Stuckler</w:t>
      </w:r>
      <w:proofErr w:type="spellEnd"/>
      <w:r>
        <w:t xml:space="preserve"> &amp; </w:t>
      </w:r>
      <w:proofErr w:type="spellStart"/>
      <w:r>
        <w:t>Basu</w:t>
      </w:r>
      <w:proofErr w:type="spellEnd"/>
      <w:r>
        <w:t xml:space="preserve"> argued that the fiscal responses of the Obama administration in the US</w:t>
      </w:r>
      <w:r w:rsidR="001862B7">
        <w:t xml:space="preserve"> (starting May 2009)</w:t>
      </w:r>
      <w:r>
        <w:t>, and the Conservative-led administration in the UK</w:t>
      </w:r>
      <w:r w:rsidR="001862B7">
        <w:t xml:space="preserve"> (starting October 2010)</w:t>
      </w:r>
      <w:r>
        <w:t xml:space="preserve">, to the 2008 global financial crisis </w:t>
      </w:r>
      <w:r w:rsidR="001862B7">
        <w:t xml:space="preserve">(GFC) can be thought of as a ‘natural experiment’ to assess the comparative effects of austerity versus economic stimulus on population health. </w:t>
      </w:r>
      <w:r w:rsidR="001862B7">
        <w:fldChar w:fldCharType="begin" w:fldLock="1"/>
      </w:r>
      <w:r w:rsidR="00F725D4">
        <w: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mendeley" : { "formattedCitation" : "[4]", "plainTextFormattedCitation" : "[4]", "previouslyFormattedCitation" : "[4]" }, "properties" : { "noteIndex" : 0 }, "schema" : "https://github.com/citation-style-language/schema/raw/master/csl-citation.json" }</w:instrText>
      </w:r>
      <w:r w:rsidR="001862B7">
        <w:fldChar w:fldCharType="separate"/>
      </w:r>
      <w:r w:rsidR="00F725D4" w:rsidRPr="00F725D4">
        <w:rPr>
          <w:noProof/>
        </w:rPr>
        <w:t>[4]</w:t>
      </w:r>
      <w:r w:rsidR="001862B7">
        <w:fldChar w:fldCharType="end"/>
      </w:r>
      <w:r w:rsidR="001862B7">
        <w:t xml:space="preserve"> Since 2013, the experiment has continued, and disturbing results have started to emerge about the possible effects of austerity on elderly mortality. </w:t>
      </w:r>
      <w:r w:rsidR="004C372C">
        <w:t xml:space="preserve">In 2016 a paper published in the Royal Society for Medicine explored the correlation between falls in Pension Credit and social care budgets in the UK, and changes in mortality rates in pensioners aged 85 years and older, within the period 2007 to 2013. It found that each 1% fall in social care spending was associated with a statistically significant 0.08% rise in elderly mortality, with similar but weaker rises in persons aged 75 to 84 years. </w:t>
      </w:r>
      <w:r w:rsidR="004C372C">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mendeley" : { "formattedCitation" : "[5]", "plainTextFormattedCitation" : "[5]", "previouslyFormattedCitation" : "[5]" }, "properties" : { "noteIndex" : 0 }, "schema" : "https://github.com/citation-style-language/schema/raw/master/csl-citation.json" }</w:instrText>
      </w:r>
      <w:r w:rsidR="004C372C">
        <w:fldChar w:fldCharType="separate"/>
      </w:r>
      <w:r w:rsidR="00F725D4" w:rsidRPr="00F725D4">
        <w:rPr>
          <w:noProof/>
        </w:rPr>
        <w:t>[5]</w:t>
      </w:r>
      <w:r w:rsidR="004C372C">
        <w:fldChar w:fldCharType="end"/>
      </w:r>
      <w:r w:rsidR="004C372C">
        <w:t xml:space="preserve"> This focus on elderly mortality was prompted by a 2014 </w:t>
      </w:r>
      <w:r w:rsidR="004C372C" w:rsidRPr="0080204B">
        <w:rPr>
          <w:i/>
        </w:rPr>
        <w:t>New Statesman</w:t>
      </w:r>
      <w:r w:rsidR="004C372C">
        <w:t xml:space="preserve"> article by Danny Dorling, commenting on </w:t>
      </w:r>
      <w:r w:rsidR="0080204B">
        <w:t xml:space="preserve">provisional estimates by Public Health England, </w:t>
      </w:r>
      <w:r w:rsidR="004B259F">
        <w:t xml:space="preserve">leaked in the online Health Services Journal in 2014, </w:t>
      </w:r>
      <w:r w:rsidR="004C372C">
        <w:t xml:space="preserve">of </w:t>
      </w:r>
      <w:r w:rsidR="0080204B">
        <w:t xml:space="preserve">deaths amongst over 75s in England, suggesting increased deaths in this age group </w:t>
      </w:r>
      <w:r w:rsidR="00F725D4">
        <w:t xml:space="preserve">occurred </w:t>
      </w:r>
      <w:r w:rsidR="0080204B">
        <w:t xml:space="preserve">in both 2012 and 2013. </w:t>
      </w:r>
      <w:r w:rsidR="0080204B">
        <w:fldChar w:fldCharType="begin" w:fldLock="1"/>
      </w:r>
      <w:r w:rsidR="00F725D4">
        <w:instrText>ADDIN CSL_CITATION { "citationItems" : [ { "id" : "ITEM-1", "itemData" : { "author" : [ { "dropping-particle" : "", "family" : "Dorling", "given" : "D", "non-dropping-particle" : "", "parse-names" : false, "suffix" : "" } ], "container-title" : "New Statesman", "id" : "ITEM-1", "issued" : { "date-parts" : [ [ "2014" ] ] }, "page" : "34-38", "title" : "Why are old people in Britain dying before their time?", "type" : "article-magazine" }, "uris" : [ "http://www.mendeley.com/documents/?uuid=03289df0-c8be-4e03-a854-b5ac901c4612" ] } ], "mendeley" : { "formattedCitation" : "[6]", "plainTextFormattedCitation" : "[6]", "previouslyFormattedCitation" : "[6]" }, "properties" : { "noteIndex" : 0 }, "schema" : "https://github.com/citation-style-language/schema/raw/master/csl-citation.json" }</w:instrText>
      </w:r>
      <w:r w:rsidR="0080204B">
        <w:fldChar w:fldCharType="separate"/>
      </w:r>
      <w:r w:rsidR="00F725D4" w:rsidRPr="00F725D4">
        <w:rPr>
          <w:noProof/>
        </w:rPr>
        <w:t>[6]</w:t>
      </w:r>
      <w:r w:rsidR="0080204B">
        <w:fldChar w:fldCharType="end"/>
      </w:r>
      <w:r w:rsidR="0080204B">
        <w:t xml:space="preserve"> </w:t>
      </w:r>
    </w:p>
    <w:p w14:paraId="3B7CF98A" w14:textId="0E55F992" w:rsidR="009C6742" w:rsidRDefault="0080204B" w:rsidP="00D80E19">
      <w:r>
        <w:t>The official Public Health England report, published in 2015, considered three possible explanations for the trends: influenza, cold weather, and a statistical artefact.</w:t>
      </w:r>
      <w:r w:rsidR="00F95600">
        <w:t xml:space="preserve"> </w:t>
      </w:r>
      <w:r w:rsidR="00F95600">
        <w:fldChar w:fldCharType="begin" w:fldLock="1"/>
      </w:r>
      <w:r w:rsidR="00683C38">
        <w:instrText>ADDIN CSL_CITATION { "citationItems" : [ { "id" : "ITEM-1", "itemData" : { "author" : [ { "dropping-particle" : "", "family" : "Public Health England", "given" : "", "non-dropping-particle" : "", "parse-names" : false, "suffix" : "" } ], "id" : "ITEM-1", "issued" : { "date-parts" : [ [ "2015" ] ] }, "publisher-place" : "London", "title" : "Recent trends in life expectancy at older ages", "type" : "report" }, "uris" : [ "http://www.mendeley.com/documents/?uuid=9c1150bc-0eec-4f35-9ea0-0eb08aab782b" ] } ], "mendeley" : { "formattedCitation" : "[7]", "plainTextFormattedCitation" : "[7]", "previouslyFormattedCitation" : "[7]" }, "properties" : { "noteIndex" : 0 }, "schema" : "https://github.com/citation-style-language/schema/raw/master/csl-citation.json" }</w:instrText>
      </w:r>
      <w:r w:rsidR="00F95600">
        <w:fldChar w:fldCharType="separate"/>
      </w:r>
      <w:r w:rsidR="00F725D4" w:rsidRPr="00F725D4">
        <w:rPr>
          <w:noProof/>
        </w:rPr>
        <w:t>[7]</w:t>
      </w:r>
      <w:r w:rsidR="00F95600">
        <w:fldChar w:fldCharType="end"/>
      </w:r>
      <w:r>
        <w:t xml:space="preserve"> </w:t>
      </w:r>
      <w:r w:rsidR="00F95600">
        <w:t xml:space="preserve">If either influenza or cold weather were the main causes of these rises then the following can be expected: firstly, that the mortality rate rises would be spatially patterned, and secondly that the rises would be a ‘blip’ associated with a single year rather than continuing from one year to the next. </w:t>
      </w:r>
      <w:r w:rsidR="00091E17">
        <w:t>Evidence of spatial patterning of elderly death rates have now been explored, both visually using choropleths and statistically through calculation of the Moran’s I statis</w:t>
      </w:r>
      <w:r w:rsidR="00A20A14">
        <w:t>tic of spatial auto-correlation, and suggests that these explorations are unlikely.</w:t>
      </w:r>
      <w:r w:rsidR="00091E17">
        <w:t xml:space="preserve"> </w:t>
      </w:r>
      <w:r w:rsidR="00A20A14">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id" : "ITEM-3", "itemData" : { "author" : [ { "dropping-particle" : "", "family" : "Moran", "given" : "P", "non-dropping-particle" : "", "parse-names" : false, "suffix" : "" } ], "container-title" : "Biome", "id" : "ITEM-3", "issue" : "1/2", "issued" : { "date-parts" : [ [ "1950" ] ] }, "page" : "17-23", "title" : "Notes on Continuous Stochastic Phenomena", "type" : "article-journal", "volume" : "37" }, "uris" : [ "http://www.mendeley.com/documents/?uuid=39bca977-e6d7-4d7a-8b1a-af6101a33489" ] } ], "mendeley" : { "formattedCitation" : "[5,8,9]", "plainTextFormattedCitation" : "[5,8,9]", "previouslyFormattedCitation" : "[5,8,9]" }, "properties" : { "noteIndex" : 0 }, "schema" : "https://github.com/citation-style-language/schema/raw/master/csl-citation.json" }</w:instrText>
      </w:r>
      <w:r w:rsidR="00A20A14">
        <w:fldChar w:fldCharType="separate"/>
      </w:r>
      <w:r w:rsidR="00F725D4" w:rsidRPr="00F725D4">
        <w:rPr>
          <w:noProof/>
        </w:rPr>
        <w:t>[5,8,9]</w:t>
      </w:r>
      <w:r w:rsidR="00A20A14">
        <w:fldChar w:fldCharType="end"/>
      </w:r>
      <w:r w:rsidR="00A20A14">
        <w:t xml:space="preserve"> Artefactual explanations could relate to uncertainty about population structure within a given year, or to aggregation biases caused by inadequately controlling for changes in age-composition within an age group for which mortality rates are calculated. Recently it was pointed out that an aggregation bias could be responsible for much of the rise in middle-aged mortality rates in the USA </w:t>
      </w:r>
      <w:r w:rsidR="006112F4">
        <w:t xml:space="preserve">over recent years, reported in a highly influential paper by Case &amp; Deaton, as the average age of US populations aged between 45 and 54 years </w:t>
      </w:r>
      <w:r w:rsidR="009C6742">
        <w:t xml:space="preserve">rose </w:t>
      </w:r>
      <w:r w:rsidR="006112F4">
        <w:t>slightly between 1999 and 2013</w:t>
      </w:r>
      <w:r w:rsidR="009C6742">
        <w:t>, meaning some rise in average mortality rate within this strata should be expected</w:t>
      </w:r>
      <w:r w:rsidR="006112F4">
        <w:t xml:space="preserve">. </w:t>
      </w:r>
      <w:r w:rsidR="006112F4">
        <w:fldChar w:fldCharType="begin" w:fldLock="1"/>
      </w:r>
      <w:r w:rsidR="00F725D4">
        <w:instrText>ADDIN CSL_CITATION { "citationItems" : [ { "id" : "ITEM-1", "itemData" : { "DOI" : "10.1073/pnas.1518393112", "ISSN" : "0027-8424", "author" : [ { "dropping-particle" : "", "family" : "Case", "given" : "Anne", "non-dropping-particle" : "", "parse-names" : false, "suffix" : "" }, { "dropping-particle" : "", "family" : "Deaton", "given" : "Angus", "non-dropping-particle" : "", "parse-names" : false, "suffix" : "" } ], "container-title" : "Proceedings of the National Academy of Sciences", "id" : "ITEM-1", "issued" : { "date-parts" : [ [ "2015", "11", "2" ] ] }, "page" : "201518393", "title" : "Rising morbidity and mortality in midlife among white non-Hispanic Americans in the 21st century", "type" : "article-journal" }, "uris" : [ "http://www.mendeley.com/documents/?uuid=a397ae93-4875-4cd3-8c26-b580b2d15501" ] }, { "id" : "ITEM-2", "itemData" : { "URL" : "http://andrewgelman.com/2015/11/06/correcting-rising-morbidity-and-mortality-in-midlife-among-white-non-hispanic-americans-in-the-21st-century-to-account-for-bias-in/", "accessed" : { "date-parts" : [ [ "2015", "12", "30" ] ] }, "author" : [ { "dropping-particle" : "", "family" : "Gelman", "given" : "A", "non-dropping-particle" : "", "parse-names" : false, "suffix" : "" } ], "container-title" : "http://andrewgelman.com", "id" : "ITEM-2", "issued" : { "date-parts" : [ [ "2015" ] ] }, "title" : "Correcting rising morbidity and mortality in midlife among white non-hispanic Americans in the 21st century to account for the increase in average age of people in the 45-54 category", "type" : "webpage" }, "uris" : [ "http://www.mendeley.com/documents/?uuid=3724b141-130a-406d-ba23-ef895559e3e6" ] }, { "id" : "ITEM-3",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3",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0\u201312]", "plainTextFormattedCitation" : "[10\u201312]", "previouslyFormattedCitation" : "[10\u201312]" }, "properties" : { "noteIndex" : 0 }, "schema" : "https://github.com/citation-style-language/schema/raw/master/csl-citation.json" }</w:instrText>
      </w:r>
      <w:r w:rsidR="006112F4">
        <w:fldChar w:fldCharType="separate"/>
      </w:r>
      <w:r w:rsidR="00F725D4" w:rsidRPr="00F725D4">
        <w:rPr>
          <w:noProof/>
        </w:rPr>
        <w:t>[10–12]</w:t>
      </w:r>
      <w:r w:rsidR="006112F4">
        <w:fldChar w:fldCharType="end"/>
      </w:r>
      <w:r w:rsidR="00A20A14">
        <w:t xml:space="preserve"> </w:t>
      </w:r>
      <w:r w:rsidR="006112F4">
        <w:t xml:space="preserve">However, this type of explanation is unlikely to explain similar changes in multiple population </w:t>
      </w:r>
      <w:r w:rsidR="009C6742">
        <w:t xml:space="preserve">age </w:t>
      </w:r>
      <w:r w:rsidR="006112F4">
        <w:t xml:space="preserve">strata, such as multiple five or ten year age groups, occurring over the same time period, which have been identified in English population records. </w:t>
      </w:r>
      <w:r w:rsidR="006112F4">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5,8]", "plainTextFormattedCitation" : "[5,8]", "previouslyFormattedCitation" : "[5,8]" }, "properties" : { "noteIndex" : 0 }, "schema" : "https://github.com/citation-style-language/schema/raw/master/csl-citation.json" }</w:instrText>
      </w:r>
      <w:r w:rsidR="006112F4">
        <w:fldChar w:fldCharType="separate"/>
      </w:r>
      <w:r w:rsidR="00F725D4" w:rsidRPr="00F725D4">
        <w:rPr>
          <w:noProof/>
        </w:rPr>
        <w:t>[5,8]</w:t>
      </w:r>
      <w:r w:rsidR="006112F4">
        <w:fldChar w:fldCharType="end"/>
      </w:r>
      <w:r w:rsidR="006112F4">
        <w:t xml:space="preserve"> </w:t>
      </w:r>
      <w:proofErr w:type="gramStart"/>
      <w:r w:rsidR="009C6742">
        <w:t>The</w:t>
      </w:r>
      <w:proofErr w:type="gramEnd"/>
      <w:r w:rsidR="009C6742">
        <w:t xml:space="preserve"> scope for such biases also reduce as more age-disaggregated data are used. </w:t>
      </w:r>
      <w:r w:rsidR="009C6742">
        <w:fldChar w:fldCharType="begin" w:fldLock="1"/>
      </w:r>
      <w:r w:rsidR="00F725D4">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2]", "plainTextFormattedCitation" : "[12]", "previouslyFormattedCitation" : "[12]" }, "properties" : { "noteIndex" : 0 }, "schema" : "https://github.com/citation-style-language/schema/raw/master/csl-citation.json" }</w:instrText>
      </w:r>
      <w:r w:rsidR="009C6742">
        <w:fldChar w:fldCharType="separate"/>
      </w:r>
      <w:r w:rsidR="00F725D4" w:rsidRPr="00F725D4">
        <w:rPr>
          <w:noProof/>
        </w:rPr>
        <w:t>[12]</w:t>
      </w:r>
      <w:r w:rsidR="009C6742">
        <w:fldChar w:fldCharType="end"/>
      </w:r>
      <w:r w:rsidR="009C6742">
        <w:t xml:space="preserve"> </w:t>
      </w:r>
      <w:r w:rsidR="00F725D4">
        <w:t xml:space="preserve">In contrast Dorling, along with </w:t>
      </w:r>
      <w:proofErr w:type="spellStart"/>
      <w:r w:rsidR="00F725D4">
        <w:t>Loopstra</w:t>
      </w:r>
      <w:proofErr w:type="spellEnd"/>
      <w:r w:rsidR="00F725D4">
        <w:t xml:space="preserve"> and colleagues, have suggested that the rises are more likely due to austerity. </w:t>
      </w:r>
      <w:r w:rsidR="00F725D4">
        <w:fldChar w:fldCharType="begin" w:fldLock="1"/>
      </w:r>
      <w:r w:rsidR="00F725D4">
        <w:instrText>ADDIN CSL_CITATION { "citationItems" : [ { "id" : "ITEM-1", "itemData" : { "ISBN" : "9781907994531", "author" : [ { "dropping-particle" : "", "family" : "Dorling", "given" : "D", "non-dropping-particle" : "", "parse-names" : false, "suffix" : "" } ], "id" : "ITEM-1", "issued" : { "date-parts" : [ [ "2016" ] ] }, "publisher" : "London Publishing Partnership", "publisher-place" : "London", "title" : "A better politics: How government can make us happier", "type" : "book" }, "uris" : [ "http://www.mendeley.com/documents/?uuid=b0d1863c-8bff-4b50-9d16-8f3ed3bfbe55" ] }, { "id" : "ITEM-2",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2", "issue" : "3", "issued" : { "date-parts" : [ [ "2016", "3", "1" ] ] }, "page" : "109-116", "title" : "Austerity and old-age mortality in England: a longitudinal cross-local area analysis, 2007-2013", "type" : "article-journal", "volume" : "109" }, "uris" : [ "http://www.mendeley.com/documents/?uuid=0bc41ea8-15f3-43da-800f-91079b2cb1cc" ] }, { "id" : "ITEM-3", "itemData" : { "author" : [ { "dropping-particle" : "", "family" : "Dorling", "given" : "D", "non-dropping-particle" : "", "parse-names" : false, "suffix" : "" } ], "container-title" : "New Statesman", "id" : "ITEM-3", "issued" : { "date-parts" : [ [ "2014" ] ] }, "page" : "34-38", "title" : "Why are old people in Britain dying before their time?", "type" : "article-magazine" }, "uris" : [ "http://www.mendeley.com/documents/?uuid=03289df0-c8be-4e03-a854-b5ac901c4612" ] } ], "mendeley" : { "formattedCitation" : "[5,6,13]", "plainTextFormattedCitation" : "[5,6,13]", "previouslyFormattedCitation" : "[5,6,13]" }, "properties" : { "noteIndex" : 0 }, "schema" : "https://github.com/citation-style-language/schema/raw/master/csl-citation.json" }</w:instrText>
      </w:r>
      <w:r w:rsidR="00F725D4">
        <w:fldChar w:fldCharType="separate"/>
      </w:r>
      <w:r w:rsidR="00F725D4" w:rsidRPr="00F725D4">
        <w:rPr>
          <w:noProof/>
        </w:rPr>
        <w:t>[5,6,13]</w:t>
      </w:r>
      <w:r w:rsidR="00F725D4">
        <w:fldChar w:fldCharType="end"/>
      </w:r>
    </w:p>
    <w:p w14:paraId="447DFEEC" w14:textId="77777777" w:rsidR="009C6742" w:rsidRDefault="009C6742" w:rsidP="00D80E19">
      <w:r>
        <w:t>On 23 June 2016, mid-year population estimates for England &amp; Wales (covering 1 July to 30 July) were released by the ONS</w:t>
      </w:r>
      <w:r w:rsidR="00014F0F">
        <w:t>.</w:t>
      </w:r>
      <w:r w:rsidR="00C753FB">
        <w:fldChar w:fldCharType="begin" w:fldLock="1"/>
      </w:r>
      <w:r w:rsidR="0063324F">
        <w: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mendeley" : { "formattedCitation" : "[14]", "plainTextFormattedCitation" : "[14]", "previouslyFormattedCitation" : "[14]" }, "properties" : { "noteIndex" : 0 }, "schema" : "https://github.com/citation-style-language/schema/raw/master/csl-citation.json" }</w:instrText>
      </w:r>
      <w:r w:rsidR="00C753FB">
        <w:fldChar w:fldCharType="separate"/>
      </w:r>
      <w:r w:rsidR="00C753FB" w:rsidRPr="00C753FB">
        <w:rPr>
          <w:noProof/>
        </w:rPr>
        <w:t>[14]</w:t>
      </w:r>
      <w:r w:rsidR="00C753FB">
        <w:fldChar w:fldCharType="end"/>
      </w:r>
      <w:r w:rsidR="00014F0F">
        <w:t xml:space="preserve"> </w:t>
      </w:r>
      <w:r>
        <w:t>These data</w:t>
      </w:r>
      <w:r w:rsidR="00014F0F">
        <w:t xml:space="preserve">, </w:t>
      </w:r>
      <w:r>
        <w:t>disaggregated by age in single years up to age 89 years</w:t>
      </w:r>
      <w:r w:rsidR="00014F0F">
        <w:t xml:space="preserve">, provide further evidence with which to assess and compare between competing explanations for rising elderly mortality. If the elevated mortality rates continued in 2015, as they had in 2012, 2013 and 2014, then influenza, cold weather, and statistical artefact become less plausible as explanations, and the evidence supporting austerity as a predominant explanation mounts. </w:t>
      </w:r>
    </w:p>
    <w:p w14:paraId="30A96AC5" w14:textId="77777777" w:rsidR="00D80E19" w:rsidRDefault="00B801AF" w:rsidP="00B801AF">
      <w:pPr>
        <w:pStyle w:val="Heading2"/>
      </w:pPr>
      <w:r>
        <w:t>Slower improvements are still falls against expectations</w:t>
      </w:r>
    </w:p>
    <w:p w14:paraId="6E71C288" w14:textId="2952A7E7" w:rsidR="00B801AF" w:rsidRDefault="00B801AF" w:rsidP="00B801AF">
      <w:r>
        <w:t xml:space="preserve">The fact that death rates in some elderly age groups have risen in recent years should be of great concern given that the tendency and expectation for many decades has been for the risk of death at </w:t>
      </w:r>
      <w:r>
        <w:lastRenderedPageBreak/>
        <w:t>most ages to continue to decline.</w:t>
      </w:r>
      <w:r w:rsidR="003C472A">
        <w:t xml:space="preserve"> Reasons are multifactorial and include both specific medical innovations, and broader improvements in living conditions such as improved housing and sanitation</w:t>
      </w:r>
      <w:r w:rsidR="004722A5">
        <w:t xml:space="preserve">. </w:t>
      </w:r>
      <w:r w:rsidR="00683C38">
        <w:fldChar w:fldCharType="begin" w:fldLock="1"/>
      </w:r>
      <w:r w:rsidR="00683C38">
        <w:instrText>ADDIN CSL_CITATION { "citationItems" : [ { "id" : "ITEM-1", "itemData" : { "DOI" : "10.2105/AJPH.2005.084848", "ISSN" : "0090-0036", "author" : [ { "dropping-particle" : "", "family" : "Woolf", "given" : "Steven H.", "non-dropping-particle" : "", "parse-names" : false, "suffix" : "" }, { "dropping-particle" : "", "family" : "Johnson", "given" : "Robert E.", "non-dropping-particle" : "", "parse-names" : false, "suffix" : "" }, { "dropping-particle" : "", "family" : "Phillips", "given" : "Robert L.", "non-dropping-particle" : "", "parse-names" : false, "suffix" : "" }, { "dropping-particle" : "", "family" : "Philipsen", "given" : "Maike", "non-dropping-particle" : "", "parse-names" : false, "suffix" : "" } ], "container-title" : "American Journal of Public Health", "id" : "ITEM-1", "issue" : "4", "issued" : { "date-parts" : [ [ "2007", "4" ] ] }, "page" : "679-683", "title" : "Giving Everyone the Health of the Educated: An Examination of Whether Social Change Would Save More Lives Than Medical Advances", "type" : "article-journal", "volume" : "97" }, "uris" : [ "http://www.mendeley.com/documents/?uuid=505892f7-e4db-49bd-b87a-5802ad2b171c" ] }, { "id" : "ITEM-2", "itemData" : { "ISBN" : "0-422-60660-X", "author" : [ { "dropping-particle" : "", "family" : "Dwork", "given" : "Deborah", "non-dropping-particle" : "", "parse-names" : false, "suffix" : "" } ], "id" : "ITEM-2", "issued" : { "date-parts" : [ [ "1987" ] ] }, "publisher" : "Tavistock", "publisher-place" : "London", "title" : "War is Good for Babies and Other Young Children: A History of the Infant and Child Welfare movement in England 1898-1918", "type" : "book" }, "uris" : [ "http://www.mendeley.com/documents/?uuid=5c51a697-70b7-44e4-815d-1fb8b8c08f76" ] } ], "mendeley" : { "formattedCitation" : "[15,16]", "plainTextFormattedCitation" : "[15,16]", "previouslyFormattedCitation" : "[15,16]" }, "properties" : { "noteIndex" : 0 }, "schema" : "https://github.com/citation-style-language/schema/raw/master/csl-citation.json" }</w:instrText>
      </w:r>
      <w:r w:rsidR="00683C38">
        <w:fldChar w:fldCharType="separate"/>
      </w:r>
      <w:r w:rsidR="00683C38" w:rsidRPr="00683C38">
        <w:rPr>
          <w:noProof/>
        </w:rPr>
        <w:t>[15,16]</w:t>
      </w:r>
      <w:r w:rsidR="00683C38">
        <w:fldChar w:fldCharType="end"/>
      </w:r>
      <w:r>
        <w:t xml:space="preserve"> </w:t>
      </w:r>
      <w:r w:rsidR="004722A5">
        <w:t xml:space="preserve">Though the fastest improvements in longevity occurred during the </w:t>
      </w:r>
      <w:r w:rsidR="00683C38">
        <w:t xml:space="preserve">epidemiologic </w:t>
      </w:r>
      <w:r w:rsidR="004722A5">
        <w:t>transition</w:t>
      </w:r>
      <w:r w:rsidR="00683C38">
        <w:t>, reductions in mortality risks at most ages have continued in the decades since.</w:t>
      </w:r>
      <w:r w:rsidR="004722A5">
        <w:t xml:space="preserve"> </w:t>
      </w:r>
      <w:r w:rsidR="00683C38">
        <w:fldChar w:fldCharType="begin" w:fldLock="1"/>
      </w:r>
      <w:r w:rsidR="00305EB9">
        <w:instrText>ADDIN CSL_CITATION { "citationItems" : [ { "id" : "ITEM-1", "itemData" : { "DOI" : "10.1159/000177678", "ISSN" : "1421-9697", "author" : [ { "dropping-particle" : "", "family" : "Smith", "given" : "George Davey", "non-dropping-particle" : "", "parse-names" : false, "suffix" : "" }, { "dropping-particle" : "", "family" : "Marmot", "given" : "M.G.", "non-dropping-particle" : "", "parse-names" : false, "suffix" : "" } ], "container-title" : "Annals of Nutrition and Metabolism", "id" : "ITEM-1", "issue" : "1", "issued" : { "date-parts" : [ [ "1991" ] ] }, "page" : "53-63", "title" : "Trends in Mortality in Britain: 1920\u20131986", "type" : "article-journal", "volume" : "35" }, "uris" : [ "http://www.mendeley.com/documents/?uuid=de9577b0-54c6-4945-8566-08b69f2e4663" ] }, { "id" : "ITEM-2", "itemData" : { "DOI" : "10.1093/ije/dyr061", "ISSN" : "1464-3685", "PMID" : "21415000", "author" : [ { "dropping-particle" : "", "family" : "Leon", "given" : "David A", "non-dropping-particle" : "", "parse-names" : false, "suffix" : "" } ], "container-title" : "International journal of epidemiology", "id" : "ITEM-2", "issue" : "2", "issued" : { "date-parts" : [ [ "2011", "4" ] ] }, "page" : "271-7", "title" : "Trends in European life expectancy: a salutary view.", "type" : "article-journal", "volume" : "40" }, "uris" : [ "http://www.mendeley.com/documents/?uuid=86ba6689-ce9f-419a-8cb6-6778bc7f791a" ] }, { "id" : "ITEM-3", "itemData" : { "author" : [ { "dropping-particle" : "", "family" : "Oeppen", "given" : "J", "non-dropping-particle" : "", "parse-names" : false, "suffix" : "" }, { "dropping-particle" : "", "family" : "Vaupel", "given" : "J. W.", "non-dropping-particle" : "", "parse-names" : false, "suffix" : "" } ], "container-title" : "Science", "id" : "ITEM-3", "issued" : { "date-parts" : [ [ "2002" ] ] }, "page" : "1029-31", "title" : "Broken limits to life expectancy", "type" : "article-journal", "volume" : "296" }, "uris" : [ "http://www.mendeley.com/documents/?uuid=c5199921-9c74-4e16-af69-a4bb9628e252" ] } ], "mendeley" : { "formattedCitation" : "[17\u201319]", "plainTextFormattedCitation" : "[17\u201319]", "previouslyFormattedCitation" : "[17\u201319]" }, "properties" : { "noteIndex" : 0 }, "schema" : "https://github.com/citation-style-language/schema/raw/master/csl-citation.json" }</w:instrText>
      </w:r>
      <w:r w:rsidR="00683C38">
        <w:fldChar w:fldCharType="separate"/>
      </w:r>
      <w:r w:rsidR="00683C38" w:rsidRPr="00683C38">
        <w:rPr>
          <w:noProof/>
        </w:rPr>
        <w:t>[17–19]</w:t>
      </w:r>
      <w:r w:rsidR="00683C38">
        <w:fldChar w:fldCharType="end"/>
      </w:r>
      <w:r w:rsidR="00683C38">
        <w:t xml:space="preserve"> </w:t>
      </w:r>
      <w:r>
        <w:t>Even a falling age specific death rate, but</w:t>
      </w:r>
      <w:r w:rsidR="00B279B3">
        <w:t xml:space="preserve"> at a markedly lower rate than the long-term average, should be of concern, as the consistency and duration over which these declining death rates have occurred sets up an expectation that steady increases in longevity </w:t>
      </w:r>
      <w:r w:rsidR="002424F4">
        <w:t>should be the norm rather than the exception</w:t>
      </w:r>
      <w:r w:rsidR="00305EB9">
        <w:t>,</w:t>
      </w:r>
      <w:r w:rsidR="002424F4">
        <w:t xml:space="preserve"> and that only a severe </w:t>
      </w:r>
      <w:r w:rsidR="00B279B3">
        <w:t xml:space="preserve">and prolonged shock and assault to the factors which contribute to such steady improvements can do much to alter these long-term dynamics. A comparison with economic growth is illustrative. Figure 1 shows how per capita GDP </w:t>
      </w:r>
      <w:r w:rsidR="00815060">
        <w:t xml:space="preserve">(not inflation adjusted) </w:t>
      </w:r>
      <w:r w:rsidR="00B279B3">
        <w:t>has rise</w:t>
      </w:r>
      <w:r w:rsidR="00815060">
        <w:t xml:space="preserve">n since 1950 in England &amp; Wales, using total annual GDP estimates from </w:t>
      </w:r>
      <w:r w:rsidR="00815060" w:rsidRPr="004D5091">
        <w:rPr>
          <w:highlight w:val="yellow"/>
        </w:rPr>
        <w:t>the ONS,</w:t>
      </w:r>
      <w:r w:rsidR="00815060">
        <w:t xml:space="preserve"> and total population estimates extracted from the Human Mortality Database (HMD). </w:t>
      </w:r>
      <w:r w:rsidR="004D5091">
        <w:fldChar w:fldCharType="begin" w:fldLock="1"/>
      </w:r>
      <w:r w:rsidR="004D5091">
        <w:instrText>ADDIN CSL_CITATION { "citationItems" : [ { "id" : "ITEM-1", "itemData" : { "URL" : "www.mortality.org", "container-title" : "University of California, Berkeley (USA), and Max Plank Institute for Demographic Research (Germany)", "id" : "ITEM-1", "issued" : { "date-parts" : [ [ "2014" ] ] }, "title" : "Human Mortality Database", "type" : "webpage" }, "uris" : [ "http://www.mendeley.com/documents/?uuid=58f3b93d-f91e-4ac6-a981-7aa46d2d4863" ] } ], "mendeley" : { "formattedCitation" : "[20]", "plainTextFormattedCitation" : "[20]", "previouslyFormattedCitation" : "[20]" }, "properties" : { "noteIndex" : 0 }, "schema" : "https://github.com/citation-style-language/schema/raw/master/csl-citation.json" }</w:instrText>
      </w:r>
      <w:r w:rsidR="004D5091">
        <w:fldChar w:fldCharType="separate"/>
      </w:r>
      <w:r w:rsidR="004D5091" w:rsidRPr="004D5091">
        <w:rPr>
          <w:noProof/>
        </w:rPr>
        <w:t>[20]</w:t>
      </w:r>
      <w:r w:rsidR="004D5091">
        <w:fldChar w:fldCharType="end"/>
      </w:r>
      <w:r w:rsidR="004D5091">
        <w:t xml:space="preserve"> </w:t>
      </w:r>
      <w:r w:rsidR="00815060">
        <w:t xml:space="preserve">The line shows the trend of log per capita GDP against time over the period 1950 to 2008 inclusive, which is then extrapolated to 2015. </w:t>
      </w:r>
      <w:r w:rsidR="00B64833">
        <w:t>Over the period 1950-2008 the statistical fit of this trend line is extremely high (R</w:t>
      </w:r>
      <w:r w:rsidR="00B64833" w:rsidRPr="00B64833">
        <w:rPr>
          <w:vertAlign w:val="superscript"/>
        </w:rPr>
        <w:t>2</w:t>
      </w:r>
      <w:r w:rsidR="00B64833">
        <w:t xml:space="preserve"> of 0.98) but after 2008 the shaded region, showing the difference between actual and projected per capita GDP, has grown ever larger. In 200</w:t>
      </w:r>
      <w:r w:rsidR="007818D4">
        <w:t>9</w:t>
      </w:r>
      <w:r w:rsidR="00B64833">
        <w:t xml:space="preserve"> the gap amounted to around £6,800 per person; by 2015 it had grown to more than £13,400 per person. </w:t>
      </w:r>
      <w:r w:rsidR="007818D4">
        <w:t xml:space="preserve">Before the 2008 recession, all previous recessions had been followed by one or more years of catch-up, of faster-than-trend growth in per capita GDP. Nothing similar occurred after 2008, </w:t>
      </w:r>
      <w:r w:rsidR="002424F4">
        <w:t xml:space="preserve">and instead per capita GDP in 2015 has barely recovered to pre GFC levels. Although a similar down shift in the fundamental rate of economic growth </w:t>
      </w:r>
      <w:r w:rsidR="0057497B">
        <w:t>has occurred in many rich countries, prompting discussion amongst economists of a ‘secular stagnation’,</w:t>
      </w:r>
      <w:r w:rsidR="0063324F">
        <w:t xml:space="preserve"> </w:t>
      </w:r>
      <w:r w:rsidR="0063324F">
        <w:fldChar w:fldCharType="begin" w:fldLock="1"/>
      </w:r>
      <w:r w:rsidR="004D5091">
        <w:instrText>ADDIN CSL_CITATION { "citationItems" : [ { "id" : "ITEM-1", "itemData" : { "DOI" : "10.1057/imfer.2015.6", "ISSN" : "2041-4161", "author" : [ { "dropping-particle" : "", "family" : "Summers", "given" : "Lawrence H", "non-dropping-particle" : "", "parse-names" : false, "suffix" : "" } ], "container-title" : "IMF Economic Review", "id" : "ITEM-1", "issue" : "1", "issued" : { "date-parts" : [ [ "2015", "5", "27" ] ] }, "page" : "277-280", "title" : "Have we Entered an Age of Secular Stagnation? IMF Fourteenth Annual Research Conference in Honor of Stanley Fischer, Washington, DC", "type" : "article-journal", "volume" : "63" }, "uris" : [ "http://www.mendeley.com/documents/?uuid=17f97325-2f87-424f-9eff-7bf3615c6470" ] }, { "id" : "ITEM-2", "itemData" : { "DOI" : "10.1093/oxrep/grv014", "ISSN" : "0266-903X", "author" : [ { "dropping-particle" : "", "family" : "Crafts", "given" : "Nicholas", "non-dropping-particle" : "", "parse-names" : false, "suffix" : "" } ], "container-title" : "Oxford Review of Economic Policy", "id" : "ITEM-2", "issue" : "2", "issued" : { "date-parts" : [ [ "2015", "10", "27" ] ] }, "page" : "217-241", "title" : "Economic growth: onwards and upwards?", "type" : "article-journal", "volume" : "31" }, "uris" : [ "http://www.mendeley.com/documents/?uuid=ea608cb1-4935-4167-896c-7b600193df53" ] } ], "mendeley" : { "formattedCitation" : "[21,22]", "plainTextFormattedCitation" : "[21,22]", "previouslyFormattedCitation" : "[21,22]" }, "properties" : { "noteIndex" : 0 }, "schema" : "https://github.com/citation-style-language/schema/raw/master/csl-citation.json" }</w:instrText>
      </w:r>
      <w:r w:rsidR="0063324F">
        <w:fldChar w:fldCharType="separate"/>
      </w:r>
      <w:r w:rsidR="004D5091" w:rsidRPr="004D5091">
        <w:rPr>
          <w:noProof/>
        </w:rPr>
        <w:t>[21,22]</w:t>
      </w:r>
      <w:r w:rsidR="0063324F">
        <w:fldChar w:fldCharType="end"/>
      </w:r>
      <w:r w:rsidR="0063324F">
        <w:t xml:space="preserve"> </w:t>
      </w:r>
      <w:r w:rsidR="0057497B">
        <w:t xml:space="preserve"> the disparity between current and projected levels in the UK are especially severe. </w:t>
      </w:r>
    </w:p>
    <w:p w14:paraId="1D40D9BD" w14:textId="780A3524" w:rsidR="0055282F" w:rsidRDefault="0063324F" w:rsidP="00B801AF">
      <w:r>
        <w:t>Long-term trends in human longevity are somewhat similar. Trends in life expectancy at birth in the UK and other rich nations have been repeatedly underestimated because the downwards trends in the mortality risks at most ages have not been accounted for in projections, leading to large underestimates of the size of the elderly population and the level of public expenditure in social security and healthcare required to maintain a given standard of living amongst the less infirm elderly and a given standard of care amongst the more infirm elderly. One way of seeing this</w:t>
      </w:r>
      <w:r w:rsidR="00521040">
        <w:t xml:space="preserve"> is to consider figure 2, which shows, for England &amp; Wales, how 12 month mortality rates at different ages have changed between consecutive </w:t>
      </w:r>
      <w:proofErr w:type="gramStart"/>
      <w:r w:rsidR="00521040">
        <w:t>birth</w:t>
      </w:r>
      <w:proofErr w:type="gramEnd"/>
      <w:r w:rsidR="00521040">
        <w:t xml:space="preserve"> cohorts, presenting these data a</w:t>
      </w:r>
      <w:r w:rsidR="00305EB9">
        <w:t>s if they are orienteering maps,</w:t>
      </w:r>
      <w:r w:rsidR="00521040">
        <w:t xml:space="preserve"> </w:t>
      </w:r>
      <w:r w:rsidR="00305EB9">
        <w:t xml:space="preserve">with </w:t>
      </w:r>
      <w:r w:rsidR="00521040">
        <w:t>a series of contour lines</w:t>
      </w:r>
      <w:r w:rsidR="00305EB9">
        <w:t>.</w:t>
      </w:r>
      <w:r w:rsidR="00521040">
        <w:t xml:space="preserve"> </w:t>
      </w:r>
      <w:r w:rsidR="00305EB9">
        <w:fldChar w:fldCharType="begin" w:fldLock="1"/>
      </w:r>
      <w:r w:rsidR="004D5091">
        <w:instrText>ADDIN CSL_CITATION { "citationItems" : [ { "id" : "ITEM-1", "itemData" : { "author" : [ { "dropping-particle" : "", "family" : "Minton", "given" : "J", "non-dropping-particle" : "", "parse-names" : false, "suffix" : "" } ], "container-title" : "Spatial and spatio-temporal epidemiology2", "id" : "ITEM-1", "issued" : { "date-parts" : [ [ "0" ] ] }, "title" : "Real geographies and virtual landscapes: Exploring the influence of place and space on mortality Lexis surfaces using shaded contour maps", "type" : "article-journal" }, "uris" : [ "http://www.mendeley.com/documents/?uuid=bb20fe87-2d8e-48a5-b6bd-25ec176dbe88" ] }, { "id" : "ITEM-2",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2", "issue" : "4", "issued" : { "date-parts" : [ [ "2013" ] ] }, "page" : "1164-1176", "title" : "Visualizing Europe\u2019s demographic scars with coplots and contour plots", "type" : "article-journal", "volume" : "42" }, "uris" : [ "http://www.mendeley.com/documents/?uuid=39de76e3-0889-44c7-9d3b-c4352af67b58" ] }, { "id" : "ITEM-3",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3",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mendeley" : { "formattedCitation" : "[23\u201325]", "plainTextFormattedCitation" : "[23\u201325]", "previouslyFormattedCitation" : "[23\u201325]" }, "properties" : { "noteIndex" : 0 }, "schema" : "https://github.com/citation-style-language/schema/raw/master/csl-citation.json" }</w:instrText>
      </w:r>
      <w:r w:rsidR="00305EB9">
        <w:fldChar w:fldCharType="separate"/>
      </w:r>
      <w:r w:rsidR="004D5091" w:rsidRPr="004D5091">
        <w:rPr>
          <w:noProof/>
        </w:rPr>
        <w:t>[23–25]</w:t>
      </w:r>
      <w:r w:rsidR="00305EB9">
        <w:fldChar w:fldCharType="end"/>
      </w:r>
      <w:r w:rsidR="00305EB9">
        <w:t xml:space="preserve"> </w:t>
      </w:r>
      <w:r w:rsidR="00521040">
        <w:t>In an orienteering map contours represent height above sea level; in this demographic map the contour lines indicate the age at which different birth cohorts first experience a given 12 month mortality risk. Most of these contour lines have been moving steadily to the right, to be faced at ever older ages, which is equivalen</w:t>
      </w:r>
      <w:r w:rsidR="00AC7DA4">
        <w:t xml:space="preserve">t to saying that the 12 month risk of death at any of these ages in single years has tended to decline. Population projections involve, amongst other things, making assumptions about how the trends in these age specific mortality rates will tend to develop over time. In this map, different assumptions about changing mortality risks may be thought about as different ways of extrapolating the contour lines into the ‘unobserved’ region in the top right quadrants of the maps. (For example, the 12 month mortality risks of the 1950 birth cohort when they are 70 years of age.) A standard simplifying assumption made in many population projections is that the age-specific mortality rates observed in the last year </w:t>
      </w:r>
      <w:r w:rsidR="0055282F">
        <w:t xml:space="preserve">will simply continue in future years. </w:t>
      </w:r>
      <w:r w:rsidR="00671E81">
        <w:t xml:space="preserve">(An important exception to this simplifying assumptions is in a recent spatiotemporal model published in the Lancet, which models both linear age-specific trends in mortality rates as well as spatial variations. </w:t>
      </w:r>
      <w:r w:rsidR="00671E81">
        <w:fldChar w:fldCharType="begin" w:fldLock="1"/>
      </w:r>
      <w:r w:rsidR="004D5091">
        <w:instrText>ADDIN CSL_CITATION { "citationItems" : [ { "id" : "ITEM-1", "itemData" : { "DOI" : "10.1016/S0140-6736(15)60296-3", "ISSN" : "01406736", "author" : [ { "dropping-particle" : "", "family" : "Bennett", "given" : "James E", "non-dropping-particle" : "", "parse-names" : false, "suffix" : "" }, { "dropping-particle" : "", "family" : "Li", "given" : "Guangquan", "non-dropping-particle" : "", "parse-names" : false, "suffix" : "" }, { "dropping-particle" : "", "family" : "Foreman", "given" : "Kyle", "non-dropping-particle" : "", "parse-names" : false, "suffix" : "" }, { "dropping-particle" : "", "family" : "Best", "given" : "Nicky", "non-dropping-particle" : "", "parse-names" : false, "suffix" : "" }, { "dropping-particle" : "", "family" : "Kontis", "given" : "Vasilis", "non-dropping-particle" : "", "parse-names" : false, "suffix" : "" }, { "dropping-particle" : "", "family" : "Pearson", "given" : "Clare", "non-dropping-particle" : "", "parse-names" : false, "suffix" : "" }, { "dropping-particle" : "", "family" : "Hambly", "given" : "Peter", "non-dropping-particle" : "", "parse-names" : false, "suffix" : "" }, { "dropping-particle" : "", "family" : "Ezzati", "given" : "Majid", "non-dropping-particle" : "", "parse-names" : false, "suffix" : "" } ], "container-title" : "The Lancet", "id" : "ITEM-1", "issue" : "9989", "issued" : { "date-parts" : [ [ "2015", "7" ] ] }, "page" : "163-170", "title" : "The future of life expectancy and life expectancy inequalities in England and Wales: Bayesian spatiotemporal forecasting", "type" : "article-journal", "volume" : "386" }, "uris" : [ "http://www.mendeley.com/documents/?uuid=f7f30fec-3896-42f2-8402-b732c1ea3671" ] } ], "mendeley" : { "formattedCitation" : "[26]", "plainTextFormattedCitation" : "[26]", "previouslyFormattedCitation" : "[26]" }, "properties" : { "noteIndex" : 0 }, "schema" : "https://github.com/citation-style-language/schema/raw/master/csl-citation.json" }</w:instrText>
      </w:r>
      <w:r w:rsidR="00671E81">
        <w:fldChar w:fldCharType="separate"/>
      </w:r>
      <w:r w:rsidR="004D5091" w:rsidRPr="004D5091">
        <w:rPr>
          <w:noProof/>
        </w:rPr>
        <w:t>[26]</w:t>
      </w:r>
      <w:r w:rsidR="00671E81">
        <w:fldChar w:fldCharType="end"/>
      </w:r>
      <w:r w:rsidR="00671E81">
        <w:t xml:space="preserve">) </w:t>
      </w:r>
      <w:r w:rsidR="0055282F">
        <w:t xml:space="preserve">Within this map this is equivalent to assuming that each of these contour lines, which at almost all older ages have been moving steadily to the right since birth cohorts born in the 1920s, will suddenly stop moving and become vertical instead, </w:t>
      </w:r>
      <w:r w:rsidR="0055282F">
        <w:lastRenderedPageBreak/>
        <w:t xml:space="preserve">which does not appear a plausible assumption except perhaps for males born between around 1870 and 1900. </w:t>
      </w:r>
    </w:p>
    <w:p w14:paraId="5BEDE4BA" w14:textId="0523A760" w:rsidR="0063324F" w:rsidRPr="00B801AF" w:rsidRDefault="0055282F" w:rsidP="00B801AF">
      <w:r>
        <w:t xml:space="preserve">Like the need to compare per capita GDP </w:t>
      </w:r>
      <w:r w:rsidR="00671E81">
        <w:t xml:space="preserve">levels in 2015 </w:t>
      </w:r>
      <w:r>
        <w:t>against the long-term trend</w:t>
      </w:r>
      <w:r w:rsidR="00671E81">
        <w:t xml:space="preserve">, rather than simply against the level in 2007 or 2008, estimating the possible effects of austerity on elderly mortality involves not just looking for absolute increases in mortality rates at some ages, but comparing actual rates at various ages against rates that would </w:t>
      </w:r>
      <w:r w:rsidR="004B259F">
        <w:t xml:space="preserve">reasonably </w:t>
      </w:r>
      <w:r w:rsidR="00671E81">
        <w:t xml:space="preserve">have been expected if previously observed trends had continued. This is one of the key motivations for the model developed. </w:t>
      </w:r>
      <w:r>
        <w:t xml:space="preserve"> </w:t>
      </w:r>
    </w:p>
    <w:p w14:paraId="506C8ED5" w14:textId="77777777" w:rsidR="00D80E19" w:rsidRDefault="00D80E19" w:rsidP="00D80E19">
      <w:pPr>
        <w:pStyle w:val="Heading1"/>
      </w:pPr>
      <w:r>
        <w:t xml:space="preserve">Methods </w:t>
      </w:r>
    </w:p>
    <w:p w14:paraId="65A615ED" w14:textId="457480F3" w:rsidR="00B51CB3" w:rsidRDefault="00B51CB3" w:rsidP="00B51CB3">
      <w:pPr>
        <w:pStyle w:val="Heading2"/>
      </w:pPr>
      <w:r>
        <w:t xml:space="preserve">Data </w:t>
      </w:r>
    </w:p>
    <w:p w14:paraId="1D4E9CDC" w14:textId="5FAEF749" w:rsidR="002074F1" w:rsidRDefault="00E10AAF" w:rsidP="002074F1">
      <w:r>
        <w:t>Mid-year p</w:t>
      </w:r>
      <w:r w:rsidR="00981ADB">
        <w:t>opulation estimates and registered deaths in England &amp; Wales, for each year from 1961 to 2014, were downloaded from the O</w:t>
      </w:r>
      <w:r>
        <w:t xml:space="preserve">NS website. </w:t>
      </w:r>
      <w:r>
        <w:fldChar w:fldCharType="begin" w:fldLock="1"/>
      </w:r>
      <w:r w:rsidR="004D5091">
        <w:instrText>ADDIN CSL_CITATION { "citationItems" : [ { "id" : "ITEM-1",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1",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27]", "plainTextFormattedCitation" : "[27]", "previouslyFormattedCitation" : "[27]" }, "properties" : { "noteIndex" : 0 }, "schema" : "https://github.com/citation-style-language/schema/raw/master/csl-citation.json" }</w:instrText>
      </w:r>
      <w:r>
        <w:fldChar w:fldCharType="separate"/>
      </w:r>
      <w:r w:rsidR="004D5091" w:rsidRPr="004D5091">
        <w:rPr>
          <w:noProof/>
        </w:rPr>
        <w:t>[27]</w:t>
      </w:r>
      <w:r>
        <w:fldChar w:fldCharType="end"/>
      </w:r>
      <w:r>
        <w:t xml:space="preserve"> These data are presented for each age in single years up to 104 years, though </w:t>
      </w:r>
      <w:proofErr w:type="spellStart"/>
      <w:r>
        <w:t>mid year</w:t>
      </w:r>
      <w:proofErr w:type="spellEnd"/>
      <w:r>
        <w:t xml:space="preserve"> population estimates for ages 90 and above are produced using the </w:t>
      </w:r>
      <w:proofErr w:type="spellStart"/>
      <w:r>
        <w:t>Kannisto</w:t>
      </w:r>
      <w:proofErr w:type="spellEnd"/>
      <w:r>
        <w:t xml:space="preserve">-Thatcher survival ratio method, and so subject to more model dependence than estimates at some younger ages. </w:t>
      </w:r>
      <w:r w:rsidR="00137271">
        <w:fldChar w:fldCharType="begin" w:fldLock="1"/>
      </w:r>
      <w:r w:rsidR="004D5091">
        <w:instrText>ADDIN CSL_CITATION { "citationItems" : [ { "id" : "ITEM-1", "itemData" : { "DOI" : "10.2307/2137662", "ISBN" : "0098-7921", "ISSN" : "00987921", "abstract" : "Can death rates be reduced for octogenarians, nonagenarians, and even centenarians? It is widely assumed that mortality at advanced ages is attributable to old age per se and that death rates at advanced ages cannot be substantially reduced. Using a larger body of data than previously available, the authors find that developed countries have made progress in reducing death rates even at the highest ages. Furthermore, the pace of this progress has accelerated over the course of the twentieth century. In most developed countries outside Eastern Europe, average death rates at ages 80-99 have declined at a rate of 1 to 2 percent per year for females and 0.5 to 1.5 percent per year for males since the 1960s. For an aggregate of nine countries with reliable data through 1991, the annual average rate of improvement between 1982-86 and 1987-91 was 1.7 percent for male octogenarians and 2.5 percent for female octogenarians. CR - Copyright &amp;#169; 1994 Population Council", "author" : [ { "dropping-particle" : "", "family" : "Kannisto", "given" : "Vaino", "non-dropping-particle" : "", "parse-names" : false, "suffix" : "" }, { "dropping-particle" : "", "family" : "Lauritsen", "given" : "Jens", "non-dropping-particle" : "", "parse-names" : false, "suffix" : "" }, { "dropping-particle" : "", "family" : "Thatcher", "given" : "a Roger", "non-dropping-particle" : "", "parse-names" : false, "suffix" : "" }, { "dropping-particle" : "", "family" : "Vaupel", "given" : "James W", "non-dropping-particle" : "", "parse-names" : false, "suffix" : "" } ], "container-title" : "Population and Development Review", "id" : "ITEM-1", "issue" : "4", "issued" : { "date-parts" : [ [ "1994" ] ] }, "page" : "793-810", "title" : "Reductions in Mortality at Advanced Ages: Several Decades of Evidence from 27 Countries", "type" : "article-journal", "volume" : "20" }, "uris" : [ "http://www.mendeley.com/documents/?uuid=74798515-8768-4ebb-89cf-dc94390e2340" ] } ], "mendeley" : { "formattedCitation" : "[28]", "plainTextFormattedCitation" : "[28]", "previouslyFormattedCitation" : "[28]" }, "properties" : { "noteIndex" : 0 }, "schema" : "https://github.com/citation-style-language/schema/raw/master/csl-citation.json" }</w:instrText>
      </w:r>
      <w:r w:rsidR="00137271">
        <w:fldChar w:fldCharType="separate"/>
      </w:r>
      <w:r w:rsidR="004D5091" w:rsidRPr="004D5091">
        <w:rPr>
          <w:noProof/>
        </w:rPr>
        <w:t>[28]</w:t>
      </w:r>
      <w:r w:rsidR="00137271">
        <w:fldChar w:fldCharType="end"/>
      </w:r>
      <w:r w:rsidR="00137271">
        <w:t xml:space="preserve"> </w:t>
      </w:r>
      <w:r>
        <w:t xml:space="preserve">However </w:t>
      </w:r>
      <w:r w:rsidR="004B259F">
        <w:t xml:space="preserve">it is also known that </w:t>
      </w:r>
      <w:r>
        <w:t xml:space="preserve">migration propensities </w:t>
      </w:r>
      <w:r w:rsidR="00137271">
        <w:t>are low at these older ages</w:t>
      </w:r>
      <w:r w:rsidR="004B259F">
        <w:t xml:space="preserve"> (and highest in early adulthood)</w:t>
      </w:r>
      <w:r w:rsidR="00137271">
        <w:t xml:space="preserve">, </w:t>
      </w:r>
      <w:r w:rsidR="004B259F">
        <w:t xml:space="preserve">and without high levels of migration amongst </w:t>
      </w:r>
      <w:proofErr w:type="spellStart"/>
      <w:r w:rsidR="004B259F">
        <w:t>nonogenerians</w:t>
      </w:r>
      <w:proofErr w:type="spellEnd"/>
      <w:r w:rsidR="004B259F">
        <w:t xml:space="preserve"> and centenarians population sizes can likely be reasonably inferred given registered deaths at different ages</w:t>
      </w:r>
      <w:r w:rsidR="00137271">
        <w:t xml:space="preserve">. </w:t>
      </w:r>
      <w:r w:rsidR="00137271">
        <w:fldChar w:fldCharType="begin" w:fldLock="1"/>
      </w:r>
      <w:r w:rsidR="004D5091">
        <w:instrText>ADDIN CSL_CITATION { "citationItems" : [ { "id" : "ITEM-1", "itemData" : { "DOI" : "10.1017/S0145553200010270", "ISSN" : "0145-5532", "abstract" : "Many geographers have argued for the need to incorporate change over time into their analyses (see, for example, Haggett 1965; H\u00e4gerstrand 1970; Thrift 1977;Marsh et al. 1988); however, changes to administrative boundaries often mean that demographic statistics collected at two different dates cannot be directly compared. This has made it very difficult to study longitudinal change without resorting to undesirable levels of aggregation, typically to county level in Britain or state level in the United States. This article describes a technique that makes significant advances toward eliminating this problem: a researcher using this technique can compare statistics by standardizing all relevant data on a single set of administrative units. My article builds on the work of the Great Britain Historical GIS Project (Gregory and Southall 1998) and uses net migration as an example.The geographical information system (GIS) is not yet complete, so the article focuses on the methodological issues. These issues could be applied to a wide range of problems in historical geography. More broadly, it is hoped that the article will give some idea of the potential for using GIS to analyze spatially referenced data in the context of social science history.", "author" : [ { "dropping-particle" : "", "family" : "Gregory", "given" : "Ian", "non-dropping-particle" : "", "parse-names" : false, "suffix" : "" } ], "container-title" : "Social Science History", "id" : "ITEM-1", "issue" : "03", "issued" : { "date-parts" : [ [ "2000", "1", "4" ] ] }, "page" : "471-503", "title" : "Longitudinal Analysis of Age- and Gender-Specific Migration Patterns in England and Wales", "type" : "article-journal", "volume" : "24" }, "uris" : [ "http://www.mendeley.com/documents/?uuid=8d88b60a-69b4-4f71-b930-773445dca0bf" ] } ], "mendeley" : { "formattedCitation" : "[29]", "plainTextFormattedCitation" : "[29]", "previouslyFormattedCitation" : "[29]" }, "properties" : { "noteIndex" : 0 }, "schema" : "https://github.com/citation-style-language/schema/raw/master/csl-citation.json" }</w:instrText>
      </w:r>
      <w:r w:rsidR="00137271">
        <w:fldChar w:fldCharType="separate"/>
      </w:r>
      <w:r w:rsidR="004D5091" w:rsidRPr="004D5091">
        <w:rPr>
          <w:noProof/>
        </w:rPr>
        <w:t>[29]</w:t>
      </w:r>
      <w:r w:rsidR="00137271">
        <w:fldChar w:fldCharType="end"/>
      </w:r>
      <w:r w:rsidR="00137271">
        <w:t xml:space="preserve"> </w:t>
      </w:r>
    </w:p>
    <w:p w14:paraId="1D749A42" w14:textId="0626531A" w:rsidR="002074F1" w:rsidRPr="00B51CB3" w:rsidRDefault="00B14C65" w:rsidP="002074F1">
      <w:r>
        <w:t xml:space="preserve">Mid-year population estimates and registered deaths for 2015 were released on </w:t>
      </w:r>
      <w:r w:rsidR="002074F1">
        <w:t>23 June 2016</w:t>
      </w:r>
      <w:r>
        <w:t xml:space="preserve"> for England &amp; Wales. These are disaggregated by age in single years up to the age of 89 years rather than 104 years</w:t>
      </w:r>
      <w:r w:rsidR="002074F1">
        <w:t>.</w:t>
      </w:r>
      <w:r w:rsidR="00E323A4">
        <w:t xml:space="preserve"> </w:t>
      </w:r>
      <w:r w:rsidR="002074F1">
        <w:fldChar w:fldCharType="begin" w:fldLock="1"/>
      </w:r>
      <w:r w:rsidR="002074F1">
        <w: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mendeley" : { "formattedCitation" : "[14]", "plainTextFormattedCitation" : "[14]", "previouslyFormattedCitation" : "[14]" }, "properties" : { "noteIndex" : 0 }, "schema" : "https://github.com/citation-style-language/schema/raw/master/csl-citation.json" }</w:instrText>
      </w:r>
      <w:r w:rsidR="002074F1">
        <w:fldChar w:fldCharType="separate"/>
      </w:r>
      <w:r w:rsidR="002074F1" w:rsidRPr="00C753FB">
        <w:rPr>
          <w:noProof/>
        </w:rPr>
        <w:t>[14]</w:t>
      </w:r>
      <w:r w:rsidR="002074F1">
        <w:fldChar w:fldCharType="end"/>
      </w:r>
    </w:p>
    <w:p w14:paraId="2FA4198A" w14:textId="65DAFEFA" w:rsidR="00B51CB3" w:rsidRDefault="00B51CB3" w:rsidP="00B51CB3"/>
    <w:p w14:paraId="2183BE80" w14:textId="562FEE45" w:rsidR="00B51CB3" w:rsidRPr="00B51CB3" w:rsidRDefault="00B51CB3" w:rsidP="00B51CB3">
      <w:pPr>
        <w:pStyle w:val="Heading2"/>
      </w:pPr>
      <w:r>
        <w:t>Modelling strategy</w:t>
      </w:r>
    </w:p>
    <w:p w14:paraId="6FB0645B" w14:textId="0217B00B" w:rsidR="00F61151" w:rsidRDefault="00910EF2" w:rsidP="00D80E19">
      <w:r>
        <w:t xml:space="preserve">The precise details of the modelling </w:t>
      </w:r>
      <w:r w:rsidR="00F61151">
        <w:t xml:space="preserve">strategy </w:t>
      </w:r>
      <w:r>
        <w:t xml:space="preserve">are detailed in the appendix, but the intuition is as follows. The approach involves two stages: </w:t>
      </w:r>
      <w:r w:rsidR="00F61151">
        <w:t>a ‘statistical stage’</w:t>
      </w:r>
      <w:r w:rsidR="00255549">
        <w:t>, in which counterfactual death rates at different ages over the period 2011 to 2015 are produced</w:t>
      </w:r>
      <w:r w:rsidR="00F61151">
        <w:t>, then an ‘actuarial stage’</w:t>
      </w:r>
      <w:r w:rsidR="00255549">
        <w:t>, in which these death rates are applied to the populations at different ages to produce ‘expected deaths’, and compared with the recorded deaths at each age and in each year</w:t>
      </w:r>
      <w:r w:rsidR="00F61151">
        <w:t xml:space="preserve">. </w:t>
      </w:r>
    </w:p>
    <w:p w14:paraId="640D9A38" w14:textId="30868C85" w:rsidR="004B259F" w:rsidRDefault="00305EB9" w:rsidP="00D80E19">
      <w:r w:rsidRPr="00E323A4">
        <w:t xml:space="preserve">The issue of how best to model mortality risk over age, time and other attributes is being actively debated by demographers and statisticians, with </w:t>
      </w:r>
      <w:r w:rsidR="00A8037D" w:rsidRPr="00E323A4">
        <w:t xml:space="preserve">modelling strategies such as </w:t>
      </w:r>
      <w:r w:rsidRPr="00E323A4">
        <w:t xml:space="preserve">intrinsic </w:t>
      </w:r>
      <w:r w:rsidR="00A8037D" w:rsidRPr="00E323A4">
        <w:t>e</w:t>
      </w:r>
      <w:r w:rsidRPr="00E323A4">
        <w:t xml:space="preserve">stimator </w:t>
      </w:r>
      <w:r w:rsidR="00B14C65" w:rsidRPr="00E323A4">
        <w:t>model</w:t>
      </w:r>
      <w:r w:rsidR="00071F07" w:rsidRPr="00E323A4">
        <w:t xml:space="preserve"> </w:t>
      </w:r>
      <w:r w:rsidR="00B14C65" w:rsidRPr="00E323A4">
        <w:fldChar w:fldCharType="begin" w:fldLock="1"/>
      </w:r>
      <w:r w:rsidR="00445B0B">
        <w:instrText>ADDIN CSL_CITATION { "citationItems" : [ { "id" : "ITEM-1", "itemData" : { "DOI" : "10.1002/cncr.20987", "ISBN" : "3347663691", "ISSN" : "1467-9531", "abstract" : "Age-period-cohort (APC) accounting models have long been objects of attention in statistical studies of human populations. It is well known that the identification problem created by the linear dependency of age, period, and cohort (Period = Age + Cohort or P = A + C) presents a major methodological challenge to APC analysis, a problem that has been widely addressed in demography, epidemiology, and statistics. This paper compares parameter estimates and model fit statistics produced by two solutions to the identification problem in age-period-cohort models\u2014namely, the conventional demographic approach of constrained generalized linear models (Fienberg and Mason 1978, 1985; Mason and Smith 1985) and the intrinsic estimator method recently developed by Fu (2000; Knight and Fu 2000; Fu, Hall, and Rohan 2004). We report empirical analyses of applications of these two methods to population data on U.S. female mortality rates. Comparisons of parameter estimates suggest that both constrained generalized linear models and the intrinsic estimator method can yield similar estimates of age, period, and cohort effects, but estimates obtained by the intrinsic estimator are more direct and do not require prior information to select appropriate model identifying constraints. We also describe three statistical properties of the estimators: (1) finite-time-period bias, (2) relative statistical efficiency, and (3) consistency as the number of periods of observed data increases. These empirical analyses and theoretical results suggest that the intrinsic estimator may well provide a useful alternative to conventional methods for the APC analysis of demographic rates.", "author" : [ { "dropping-particle" : "", "family" : "Yang", "given" : "Yang", "non-dropping-particle" : "", "parse-names" : false, "suffix" : "" }, { "dropping-particle" : "", "family" : "Fu", "given" : "Wenjiang J.", "non-dropping-particle" : "", "parse-names" : false, "suffix" : "" }, { "dropping-particle" : "", "family" : "Land", "given" : "Kenneth C.", "non-dropping-particle" : "", "parse-names" : false, "suffix" : "" } ], "container-title" : "Sociological Methodology", "id" : "ITEM-1", "issue" : "1", "issued" : { "date-parts" : [ [ "2004" ] ] }, "page" : "75-110", "title" : "A Methodological Comparison of Age-Period-Cohort Models: The Intrinsic Estimator and Conventional Generalized Linear Models", "type" : "article-journal", "volume" : "34" }, "uris" : [ "http://www.mendeley.com/documents/?uuid=a7ffa850-8303-47e9-9179-d47d843928a2" ] }, { "id" : "ITEM-2", "itemData" : { "DOI" : "10.1086/587154", "ISBN" : "0002-9602", "ISSN" : "0002-9602", "abstract" : "A new approach to the statistical estimation of age\u2010period\u2010cohort (APC) accounting models, called the intrinsic estimator (IE), recently has been developed. This article (1) further describes the IE algebraically, geometrically, and verbally, (2) reviews properties of the IE as a statistical estimator, (3) provides model validation evidence for the IE both from an empirical example and from a simulation exercise, (4) relates the coefficients of the IE to those of conventional constrained APC models using formal definitions of statistical estimability, hypothesis testing, and empirical applications that directly address a criticism that often has been lodged at general\u2010purpose methods of APC analysis, and (5) introduces computer software for application of the IE that interested users can readily access. The authors conclude that the IE holds the potential for applications not only to APC analysis but also to similar problems of structural underidentification in sociology.", "author" : [ { "dropping-particle" : "", "family" : "Yang", "given" : "Yang", "non-dropping-particle" : "", "parse-names" : false, "suffix" : "" }, { "dropping-particle" : "", "family" : "Schulhofer\u2010Wohl", "given" : "Sam", "non-dropping-particle" : "", "parse-names" : false, "suffix" : "" }, { "dropping-particle" : "", "family" : "Fu", "given" : "Wenjiang\u00a0J.", "non-dropping-particle" : "", "parse-names" : false, "suffix" : "" }, { "dropping-particle" : "", "family" : "Land", "given" : "Kenneth\u00a0C.", "non-dropping-particle" : "", "parse-names" : false, "suffix" : "" } ], "container-title" : "American Journal of Sociology", "id" : "ITEM-2", "issue" : "6", "issued" : { "date-parts" : [ [ "2008" ] ] }, "page" : "1697-1736", "title" : "The Intrinsic Estimator for Age\u2010Period\u2010Cohort Analysis: What It Is and How to Use It", "type" : "article-journal", "volume" : "113" }, "uris" : [ "http://www.mendeley.com/documents/?uuid=9ddd2d2d-be5d-4dbc-89f5-269791174be7" ] } ], "mendeley" : { "formattedCitation" : "[30,31]", "plainTextFormattedCitation" : "[30,31]", "previouslyFormattedCitation" : "[30,31]" }, "properties" : { "noteIndex" : 0 }, "schema" : "https://github.com/citation-style-language/schema/raw/master/csl-citation.json" }</w:instrText>
      </w:r>
      <w:r w:rsidR="00B14C65" w:rsidRPr="00E323A4">
        <w:fldChar w:fldCharType="separate"/>
      </w:r>
      <w:r w:rsidR="004D5091" w:rsidRPr="004D5091">
        <w:rPr>
          <w:noProof/>
        </w:rPr>
        <w:t>[30,31]</w:t>
      </w:r>
      <w:r w:rsidR="00B14C65" w:rsidRPr="00E323A4">
        <w:fldChar w:fldCharType="end"/>
      </w:r>
      <w:r w:rsidR="00B14C65" w:rsidRPr="00E323A4">
        <w:t xml:space="preserve"> </w:t>
      </w:r>
      <w:r w:rsidRPr="00E323A4">
        <w:t xml:space="preserve">and more recently </w:t>
      </w:r>
      <w:r w:rsidR="00B14C65" w:rsidRPr="00E323A4">
        <w:t xml:space="preserve">the </w:t>
      </w:r>
      <w:r w:rsidRPr="00E323A4">
        <w:t xml:space="preserve">hierarchical </w:t>
      </w:r>
      <w:r w:rsidR="00071F07" w:rsidRPr="00E323A4">
        <w:t xml:space="preserve">age-period-cohort </w:t>
      </w:r>
      <w:r w:rsidR="00B14C65" w:rsidRPr="00E323A4">
        <w:t>model</w:t>
      </w:r>
      <w:r w:rsidR="00071F07" w:rsidRPr="00E323A4">
        <w:t xml:space="preserve"> </w:t>
      </w:r>
      <w:r w:rsidR="00B14C65" w:rsidRPr="00E323A4">
        <w:fldChar w:fldCharType="begin" w:fldLock="1"/>
      </w:r>
      <w:r w:rsidR="004D5091">
        <w:instrText>ADDIN CSL_CITATION { "citationItems" : [ { "id" : "ITEM-1", "itemData" : { "DOI" : "10.1111/j.1467-9531.2006.00174.x", "ISBN" : "0081-1750", "ISSN" : "00811750", "abstract" : "This study applies methods of Bayesian statistical inference to hierarchical APC models for the age-period-cohort analysis of repeated cross-section survey data. It examines the impacts of small sample sizes of birth cohorts and time periods and unbalanced data on statistical inferences based on the usual restricted maximum likelihood-empirical Bayes (REML-EB) estimators through Monte Carlo simulations. A full Bayesian analysis using Gibbs sampling and MCMC estimation is developed to assess the robustness of REML-EB inferences when this extra uncertainty is taken into account and the numbers of higher-level units are small. For a substantive illustration, it applies cross-classified random effects models to vocabulary test data from the General Social Survey (1974 to 2000). It is concluded that the decline in verbal ability for birth cohorts born after 1950 was correlated with the levels of newspaper reading and television watching. Avenues for future research on mixed APC models are discussed.", "author" : [ { "dropping-particle" : "", "family" : "Yang", "given" : "Yang", "non-dropping-particle" : "", "parse-names" : false, "suffix" : "" } ], "container-title" : "Sociological Methodology", "id" : "ITEM-1", "issue" : "1", "issued" : { "date-parts" : [ [ "2006" ] ] }, "page" : "39-74", "title" : "Bayesian inference for hierarchical age-period-cohort models of repeated cross-section survey data", "type" : "article", "volume" : "36" }, "uris" : [ "http://www.mendeley.com/documents/?uuid=e9c1fd9d-652c-4e45-984d-cb9b6052425c" ] }, { "id" : "ITEM-2", "itemData" : { "DOI" : "10.1177/0049124106292360", "ISBN" : "0049-1241", "ISSN" : "0049-1241", "abstract" : "Yang and Land (2006) and Yang (forthcoming-b) developed a mixed (fixed and random) effects model for the age-period-cohort (APC) analysis of micro data sets in the form of a series of repeated cross-section sample surveys that are increasingly available to demographers. The authors compare the fixed- versus random-effects model specifications for APC analysis. They use data on verbal test scores from 15 cross sections of the General Social Survey (GSS), 1974 to 2000, for substantive illustrations. Strengths and weaknesses are identi- fied for both the random- and fixed-effects formulations. However, under each of the two data conditions studied, the random-effects hierarchical APC model is the most appropriate specification. While additional analyses and compari- sons of random- and fixed-effects APC models using other data sets are neces- sary before generalizations can be drawn, this finding is consistent with results from othermethodological studies with unbalanced data designs.", "author" : [ { "dropping-particle" : "", "family" : "Yang", "given" : "Yang", "non-dropping-particle" : "", "parse-names" : false, "suffix" : "" }, { "dropping-particle" : "", "family" : "Land", "given" : "Kenneth C.", "non-dropping-particle" : "", "parse-names" : false, "suffix" : "" } ], "container-title" : "Sociological Methods &amp; Research", "id" : "ITEM-2", "issue" : "3", "issued" : { "date-parts" : [ [ "2008" ] ] }, "page" : "297-326", "title" : "Age-Period-Cohort Analysis of Repeated Cross-Section Surveys: Fixed or Random Effects?", "type" : "article-journal", "volume" : "36" }, "uris" : [ "http://www.mendeley.com/documents/?uuid=2fea79ee-3480-43e6-ba51-7b742b8ff842" ] } ], "mendeley" : { "formattedCitation" : "[32,33]", "plainTextFormattedCitation" : "[32,33]", "previouslyFormattedCitation" : "[32,33]" }, "properties" : { "noteIndex" : 0 }, "schema" : "https://github.com/citation-style-language/schema/raw/master/csl-citation.json" }</w:instrText>
      </w:r>
      <w:r w:rsidR="00B14C65" w:rsidRPr="00E323A4">
        <w:fldChar w:fldCharType="separate"/>
      </w:r>
      <w:r w:rsidR="004D5091" w:rsidRPr="004D5091">
        <w:rPr>
          <w:noProof/>
        </w:rPr>
        <w:t>[32,33]</w:t>
      </w:r>
      <w:r w:rsidR="00B14C65" w:rsidRPr="00E323A4">
        <w:fldChar w:fldCharType="end"/>
      </w:r>
      <w:r w:rsidR="00B14C65" w:rsidRPr="00E323A4">
        <w:t xml:space="preserve"> </w:t>
      </w:r>
      <w:r w:rsidRPr="00E323A4">
        <w:t>being</w:t>
      </w:r>
      <w:r w:rsidR="00A8037D" w:rsidRPr="00E323A4">
        <w:t xml:space="preserve"> proposed</w:t>
      </w:r>
      <w:r w:rsidR="00FB305E" w:rsidRPr="00E323A4">
        <w:t xml:space="preserve">, </w:t>
      </w:r>
      <w:r w:rsidR="00A8037D" w:rsidRPr="00E323A4">
        <w:t>contested</w:t>
      </w:r>
      <w:r w:rsidR="00FB305E" w:rsidRPr="00E323A4">
        <w:t>,</w:t>
      </w:r>
      <w:r w:rsidR="00B14C65" w:rsidRPr="00E323A4">
        <w:t xml:space="preserve"> </w:t>
      </w:r>
      <w:r w:rsidR="00B14C65" w:rsidRPr="00E323A4">
        <w:fldChar w:fldCharType="begin" w:fldLock="1"/>
      </w:r>
      <w:r w:rsidR="004D5091">
        <w:instrText>ADDIN CSL_CITATION { "citationItems" : [ { "id" : "ITEM-1", "itemData" : { "DOI" : "10.4054/DemRes.2014.30.11", "ISSN" : "14359871", "abstract" : "BACKGROUND Whilst some argue that a solution to the age-period-cohort (APC) \u2018identification problem\u2019 is impossible, numerous methodological solutions have been proposed, including Yang and Land\u2019s Hierarchical-APC (HAPC) model: a multilevel model considering periods and cohorts as cross-classified contexts in which individuals exist. OBJECTIVE To assess the assumptions made by the HAPC model, and the situations in which it does and does not work. METHODS Simulation study. Simulation scenarios assess the effect of (a) cohort trends in the Data Generating Process (DGP) (compared to only random variation), and (b) grouping cohorts (in both DGP and fitted model). RESULTS The model only works if either (a) we can assume that there are no linear (or non-linear) trends in period or cohorts, (b) we control any cohort trend in the model\u2019s fixed part and assume there is no period trend, or (c) we group cohorts in such a way that they exactly match the groupings in the (unknown) DGP. Otherwise, the model can arbitrarily reapportion APC effects, radically impacting interpretation. CONCLUSIONS Since the purpose of APC analysis is often to ascertain the presence of period and/or cohort trends, and since we rarely have solid (if any) theory regarding cohort groupings, there are few circumstances in which this model achieves what Yang and Land claim it can. The results bring into question findings of several published studies using the HAPC model. However, the structure of the model remains a conceptual advance that is useful when we can assume the DGP has no period trends.", "author" : [ { "dropping-particle" : "", "family" : "Bell", "given" : "Andrew", "non-dropping-particle" : "", "parse-names" : false, "suffix" : "" }, { "dropping-particle" : "", "family" : "Jones", "given" : "Kelvyn", "non-dropping-particle" : "", "parse-names" : false, "suffix" : "" } ], "container-title" : "Demographic Research", "id" : "ITEM-1", "issue" : "1", "issued" : { "date-parts" : [ [ "2014" ] ] }, "page" : "333-360", "title" : "Another 'futile quest'? A simulation study of Yang and Land's hierarchical age-period-cohort model", "type" : "article-journal", "volume" : "30" }, "uris" : [ "http://www.mendeley.com/documents/?uuid=59d69ce9-9162-49cc-866c-e08947904d29" ] }, { "id" : "ITEM-2", "itemData" : { "DOI" : "10.1016/j.socscimed.2013.04.029", "ISBN" : "0277-9536", "ISSN" : "02779536", "PMID" : "23701919", "abstract" : "This commentary discusses the age-period-cohort identification problem. It shows that, despite a plethora of proposed solutions in the literature, no model is able to solve the identification problem because the identification problem is inherent to the real-world processes being modelled. As such, we cast doubt on the conclusions of a number of papers, including one presented here (Page, Milner, Morrell, &amp; Taylor, 2013). We conclude with some recommendations for those wanting to model age, period and cohort in a compelling way. ?? 2013 Elsevier Ltd.", "author" : [ { "dropping-particle" : "", "family" : "Bell", "given" : "Andrew", "non-dropping-particle" : "", "parse-names" : false, "suffix" : "" }, { "dropping-particle" : "", "family" : "Jones", "given" : "Kelvyn", "non-dropping-particle" : "", "parse-names" : false, "suffix" : "" } ], "container-title" : "Social Science and Medicine", "id" : "ITEM-2", "issued" : { "date-parts" : [ [ "2013" ] ] }, "page" : "163-165", "title" : "The impossibility of separating age, period and cohort effects", "type" : "article", "volume" : "93" }, "uris" : [ "http://www.mendeley.com/documents/?uuid=cb809dad-00cd-4378-9154-ec1c67fced92" ] } ], "mendeley" : { "formattedCitation" : "[34,35]", "plainTextFormattedCitation" : "[34,35]", "previouslyFormattedCitation" : "[34,35]" }, "properties" : { "noteIndex" : 0 }, "schema" : "https://github.com/citation-style-language/schema/raw/master/csl-citation.json" }</w:instrText>
      </w:r>
      <w:r w:rsidR="00B14C65" w:rsidRPr="00E323A4">
        <w:fldChar w:fldCharType="separate"/>
      </w:r>
      <w:r w:rsidR="004D5091" w:rsidRPr="004D5091">
        <w:rPr>
          <w:noProof/>
        </w:rPr>
        <w:t>[34,35]</w:t>
      </w:r>
      <w:r w:rsidR="00B14C65" w:rsidRPr="00E323A4">
        <w:fldChar w:fldCharType="end"/>
      </w:r>
      <w:r w:rsidR="00B14C65" w:rsidRPr="00E323A4">
        <w:t xml:space="preserve"> </w:t>
      </w:r>
      <w:r w:rsidR="00FB305E" w:rsidRPr="00E323A4">
        <w:t xml:space="preserve"> defended </w:t>
      </w:r>
      <w:r w:rsidR="00D1519A" w:rsidRPr="00E323A4">
        <w:fldChar w:fldCharType="begin" w:fldLock="1"/>
      </w:r>
      <w:r w:rsidR="004D5091">
        <w:instrText>ADDIN CSL_CITATION { "citationItems" : [ { "id" : "ITEM-1", "itemData" : { "DOI" : "10.1016/j.socscimed.2015.01.011", "ISBN" : "4357971217", "ISSN" : "18735347", "PMID" : "25617033", "abstract" : "Social scientists have recognized the importance of age-period-cohort (APC) models for half a century, but have spent much of this time mired in debates about the feasibility of APC methods. Recently, a new class of APC methods based on modern statistical knowledge has emerged, offering potential solutions. In 2009, Reither, Hauser and Yang used one of these new methods - hierarchical APC (HAPC) modeling - to study how birth cohorts may have contributed to the U.S. obesity epidemic. They found that recent birth cohorts experience higher odds of obesity than their predecessors, but that ubiquitous period-based changes are primarily responsible for the rising prevalence of obesity. Although these findings have been replicated elsewhere, recent commentaries by Bell and Jones call them into question - along with the new class of APC methods. Specifically, Bell and Jones claim that new APC methods do not adequately address model identification and suggest that \"solid theory\" is often sufficient to remove one of the three temporal dimensions from empirical consideration. They also present a series of simulation models that purportedly show how the HAPC models estimated by Reither etal. (2009) could have produced misleading results. However, these simulation models rest on assumptions that there were no period effects, and associations between period and cohort variables and the outcome were perfectly linear. Those are conditions under which APC models should never be used. Under more tenable assumptions, our own simulations show that HAPC methods perform well, both in recovering the main findings presented by Reither etal. (2009) and the results reported by Bell and Jones. We also respond to critiques about model identification and theoretically-imposed constraints, finding little pragmatic support for such arguments. We conclude by encouraging social scientists to move beyond the debates of the 1970s and toward a deeper appreciation for modern APC methodologies.", "author" : [ { "dropping-particle" : "", "family" : "Reither", "given" : "Eric N.", "non-dropping-particle" : "", "parse-names" : false, "suffix" : "" }, { "dropping-particle" : "", "family" : "Masters", "given" : "Ryan K.", "non-dropping-particle" : "", "parse-names" : false, "suffix" : "" }, { "dropping-particle" : "", "family" : "Yang", "given" : "Yang Claire", "non-dropping-particle" : "", "parse-names" : false, "suffix" : "" }, { "dropping-particle" : "", "family" : "Powers", "given" : "Daniel A.", "non-dropping-particle" : "", "parse-names" : false, "suffix" : "" }, { "dropping-particle" : "", "family" : "Zheng", "given" : "Hui", "non-dropping-particle" : "", "parse-names" : false, "suffix" : "" }, { "dropping-particle" : "", "family" : "Land", "given" : "Kenneth C.", "non-dropping-particle" : "", "parse-names" : false, "suffix" : "" } ], "container-title" : "Social Science and Medicine", "id" : "ITEM-1", "issued" : { "date-parts" : [ [ "2015" ] ] }, "page" : "356-365", "title" : "Should age-period-cohort studies return to the methodologies of the 1970s?", "type" : "article-journal", "volume" : "128" }, "uris" : [ "http://www.mendeley.com/documents/?uuid=0f015775-cb1f-49ac-8b64-9819e0e5bd92" ] } ], "mendeley" : { "formattedCitation" : "[36]", "plainTextFormattedCitation" : "[36]", "previouslyFormattedCitation" : "[36]" }, "properties" : { "noteIndex" : 0 }, "schema" : "https://github.com/citation-style-language/schema/raw/master/csl-citation.json" }</w:instrText>
      </w:r>
      <w:r w:rsidR="00D1519A" w:rsidRPr="00E323A4">
        <w:fldChar w:fldCharType="separate"/>
      </w:r>
      <w:r w:rsidR="004D5091" w:rsidRPr="004D5091">
        <w:rPr>
          <w:noProof/>
        </w:rPr>
        <w:t>[36]</w:t>
      </w:r>
      <w:r w:rsidR="00D1519A" w:rsidRPr="00E323A4">
        <w:fldChar w:fldCharType="end"/>
      </w:r>
      <w:r w:rsidR="00D1519A" w:rsidRPr="00E323A4">
        <w:t xml:space="preserve"> </w:t>
      </w:r>
      <w:r w:rsidR="00FB305E" w:rsidRPr="00E323A4">
        <w:t>and contested once again</w:t>
      </w:r>
      <w:r w:rsidR="00A8037D" w:rsidRPr="00E323A4">
        <w:t>.</w:t>
      </w:r>
      <w:r w:rsidR="00D1519A" w:rsidRPr="00E323A4">
        <w:t xml:space="preserve"> </w:t>
      </w:r>
      <w:r w:rsidR="00D1519A" w:rsidRPr="00E323A4">
        <w:fldChar w:fldCharType="begin" w:fldLock="1"/>
      </w:r>
      <w:r w:rsidR="004D5091">
        <w:instrText>ADDIN CSL_CITATION { "citationItems" : [ { "id" : "ITEM-1", "itemData" : { "DOI" : "10.1016/j.socscimed.2015.01.040", "ISSN" : "02779536", "author" : [ { "dropping-particle" : "", "family" : "Bell", "given" : "Andrew", "non-dropping-particle" : "", "parse-names" : false, "suffix" : "" }, { "dropping-particle" : "", "family" : "Jones", "given" : "Kelvyn", "non-dropping-particle" : "", "parse-names" : false, "suffix" : "" } ], "container-title" : "Social Science &amp; Medicine", "id" : "ITEM-1", "issued" : { "date-parts" : [ [ "2015", "3" ] ] }, "page" : "331-333", "title" : "Should age-period-cohort analysts accept innovation without scrutiny? A response to Reither, Masters, Yang, Powers, Zheng and Land", "type" : "article-journal", "volume" : "128" }, "uris" : [ "http://www.mendeley.com/documents/?uuid=1768a944-e862-4fde-a48f-0826df0057d0" ] } ], "mendeley" : { "formattedCitation" : "[37]", "plainTextFormattedCitation" : "[37]", "previouslyFormattedCitation" : "[37]" }, "properties" : { "noteIndex" : 0 }, "schema" : "https://github.com/citation-style-language/schema/raw/master/csl-citation.json" }</w:instrText>
      </w:r>
      <w:r w:rsidR="00D1519A" w:rsidRPr="00E323A4">
        <w:fldChar w:fldCharType="separate"/>
      </w:r>
      <w:r w:rsidR="004D5091" w:rsidRPr="004D5091">
        <w:rPr>
          <w:noProof/>
        </w:rPr>
        <w:t>[37]</w:t>
      </w:r>
      <w:r w:rsidR="00D1519A" w:rsidRPr="00E323A4">
        <w:fldChar w:fldCharType="end"/>
      </w:r>
      <w:r w:rsidR="00A8037D" w:rsidRPr="00E323A4">
        <w:t xml:space="preserve"> At the heart of this debate is what is known as the ‘identifiability problem’, </w:t>
      </w:r>
      <w:r w:rsidR="00D1519A" w:rsidRPr="00E323A4">
        <w:fldChar w:fldCharType="begin" w:fldLock="1"/>
      </w:r>
      <w:r w:rsidR="004D5091">
        <w:instrText>ADDIN CSL_CITATION { "citationItems" : [ { "id" : "ITEM-1", "itemData" : { "ISBN" : "978-0-12-765660-1", "author" : [ { "dropping-particle" : "", "family" : "Wilmoth", "given" : "J. R.", "non-dropping-particle" : "", "parse-names" : false, "suffix" : "" } ], "chapter-number" : "18", "container-title" : "Demography: Analysis and Synthesis",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1", "issued" : { "date-parts" : [ [ "2006" ] ] }, "publisher" : "Academic Press", "publisher-place" : "Burlington, MA", "title" : "Age-Period-Cohort Models in Demography", "type" : "chapter" }, "uris" : [ "http://www.mendeley.com/documents/?uuid=1b514189-7672-419c-a852-d0bf5081e526" ] } ], "mendeley" : { "formattedCitation" : "[38]", "plainTextFormattedCitation" : "[38]", "previouslyFormattedCitation" : "[38]" }, "properties" : { "noteIndex" : 0 }, "schema" : "https://github.com/citation-style-language/schema/raw/master/csl-citation.json" }</w:instrText>
      </w:r>
      <w:r w:rsidR="00D1519A" w:rsidRPr="00E323A4">
        <w:fldChar w:fldCharType="separate"/>
      </w:r>
      <w:r w:rsidR="004D5091" w:rsidRPr="004D5091">
        <w:rPr>
          <w:noProof/>
        </w:rPr>
        <w:t>[38]</w:t>
      </w:r>
      <w:r w:rsidR="00D1519A" w:rsidRPr="00E323A4">
        <w:fldChar w:fldCharType="end"/>
      </w:r>
      <w:r w:rsidR="00D1519A" w:rsidRPr="00E323A4">
        <w:t xml:space="preserve"> </w:t>
      </w:r>
      <w:r w:rsidR="00A8037D" w:rsidRPr="00E323A4">
        <w:t>in which it is recognised that cohort effects often have influence on rates in addition to age and period effects, but it remains mathematically impossible to separate out age, period and co</w:t>
      </w:r>
      <w:r w:rsidR="00FB305E" w:rsidRPr="00E323A4">
        <w:t>hort effects in a single model, despite certain birth cohort effects, such as the 1918 birth cohort effect in many Western European countries, being relatively easy to identify</w:t>
      </w:r>
      <w:r w:rsidR="00071F07" w:rsidRPr="00E323A4">
        <w:t xml:space="preserve"> visually.</w:t>
      </w:r>
      <w:r w:rsidR="00D1519A" w:rsidRPr="00E323A4">
        <w:fldChar w:fldCharType="begin" w:fldLock="1"/>
      </w:r>
      <w:r w:rsidR="004D5091">
        <w: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1",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id" : "ITEM-2",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2", "issue" : "4", "issued" : { "date-parts" : [ [ "2013" ] ] }, "page" : "1164-1176", "title" : "Visualizing Europe\u2019s demographic scars with coplots and contour plots", "type" : "article-journal", "volume" : "42" }, "uris" : [ "http://www.mendeley.com/documents/?uuid=39de76e3-0889-44c7-9d3b-c4352af67b58" ] } ], "mendeley" : { "formattedCitation" : "[24,25]", "plainTextFormattedCitation" : "[24,25]", "previouslyFormattedCitation" : "[24,25]" }, "properties" : { "noteIndex" : 0 }, "schema" : "https://github.com/citation-style-language/schema/raw/master/csl-citation.json" }</w:instrText>
      </w:r>
      <w:r w:rsidR="00D1519A" w:rsidRPr="00E323A4">
        <w:fldChar w:fldCharType="separate"/>
      </w:r>
      <w:r w:rsidR="004D5091" w:rsidRPr="004D5091">
        <w:rPr>
          <w:noProof/>
        </w:rPr>
        <w:t>[24,25]</w:t>
      </w:r>
      <w:r w:rsidR="00D1519A" w:rsidRPr="00E323A4">
        <w:fldChar w:fldCharType="end"/>
      </w:r>
      <w:r w:rsidR="00D1519A">
        <w:t xml:space="preserve"> </w:t>
      </w:r>
      <w:r w:rsidR="00071F07">
        <w:t xml:space="preserve"> </w:t>
      </w:r>
    </w:p>
    <w:p w14:paraId="3FAE4B98" w14:textId="20847001" w:rsidR="002074F1" w:rsidRDefault="00071F07" w:rsidP="00D80E19">
      <w:r>
        <w:t>Our approach does not aim to engage with these debates, but simply to see value in models which formalise intuitions developed through visual inspection of shaded contour plot</w:t>
      </w:r>
      <w:r w:rsidR="005421AD">
        <w:t xml:space="preserve">s of the type shown in Figure 2. These suggest to us that there have </w:t>
      </w:r>
      <w:r>
        <w:t>been long-term trends towards reduced 12 month mo</w:t>
      </w:r>
      <w:r w:rsidR="00B97354">
        <w:t>rtality risks throughout much of later life</w:t>
      </w:r>
      <w:r>
        <w:t xml:space="preserve">. </w:t>
      </w:r>
      <w:r w:rsidR="00B97354">
        <w:t>It is also well known that mortality risk rises log-linearly with each additional year of life throughout much of adulthood.</w:t>
      </w:r>
      <w:r w:rsidR="00B14C65">
        <w:t xml:space="preserve"> </w:t>
      </w:r>
      <w:r w:rsidR="00B97354">
        <w:fldChar w:fldCharType="begin" w:fldLock="1"/>
      </w:r>
      <w:r w:rsidR="004D5091">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39]", "plainTextFormattedCitation" : "[39]", "previouslyFormattedCitation" : "[39]" }, "properties" : { "noteIndex" : 0 }, "schema" : "https://github.com/citation-style-language/schema/raw/master/csl-citation.json" }</w:instrText>
      </w:r>
      <w:r w:rsidR="00B97354">
        <w:fldChar w:fldCharType="separate"/>
      </w:r>
      <w:r w:rsidR="004D5091" w:rsidRPr="004D5091">
        <w:rPr>
          <w:noProof/>
        </w:rPr>
        <w:t>[39]</w:t>
      </w:r>
      <w:r w:rsidR="00B97354">
        <w:fldChar w:fldCharType="end"/>
      </w:r>
      <w:r w:rsidR="00B97354">
        <w:t xml:space="preserve"> We formalise these intuitions by producing separate linear regression models for both sexes and for each age </w:t>
      </w:r>
      <w:r w:rsidR="00910EF2">
        <w:t xml:space="preserve">in single years, </w:t>
      </w:r>
      <w:r w:rsidR="00B97354">
        <w:t xml:space="preserve">using </w:t>
      </w:r>
      <w:r w:rsidR="00B97354">
        <w:lastRenderedPageBreak/>
        <w:t xml:space="preserve">ONS data over the period 1990 to 2010, from birth (‘0 years’) to 94 years of age. This means a total of 190 separate linear regression models were produced. The start period of 1990 was used because we expected the assumption of a linear </w:t>
      </w:r>
      <w:r w:rsidR="002074F1">
        <w:t>trend would be reasonable over this period, whereas it may be more nonlinear and complex over a much longer period of time. (A structural sensitivity analysis was also performed to see whether the overall results were similar if a nonlinear trend specification were used.)</w:t>
      </w:r>
    </w:p>
    <w:p w14:paraId="5D06F53D" w14:textId="34CCE08A" w:rsidR="00F61151" w:rsidRDefault="00F61151" w:rsidP="00D80E19">
      <w:r>
        <w:t>Within each of these models the response variable is the log mortality rate for a particular age and sex, and in a particular year. Predictor variables include an intercept at the start of the time series, a linear trend term with year, and separate intercepts and trend terms for both the years of New Labour government (1997-2010), and for the pea</w:t>
      </w:r>
      <w:r w:rsidR="002074F1">
        <w:t>k years of the GFC (2008-2009; the GFC terms were included to avoid biasing any intercepts and trends associated with the Labour period).</w:t>
      </w:r>
    </w:p>
    <w:p w14:paraId="6EFAFA80" w14:textId="77777777" w:rsidR="00D80E19" w:rsidRDefault="00F61151" w:rsidP="00D80E19">
      <w:r>
        <w:t xml:space="preserve">In the second, actuarial stage of the modelling strategy, counterfactual age and sex specific mortality rates are produced by </w:t>
      </w:r>
      <w:r w:rsidR="00073D67">
        <w:t xml:space="preserve">predicting age and sex specific mortality rates under the assumption that the New Labour terms (intercept and trend with year) apply for the years 2011 to 2015 (i.e. setting these dummy variables to ‘1’ in the models). The actual population counts for each age and sex, for each year from 2011 to 2015, are then applied to these counterfactual age-specific mortality risks in order to produce counterfactual estimates of the numbers of deaths that would be ‘expected’ at each age and for each sex for each of these years. These counterfactual age and sex-specific death counts are then compared, for each year, with the actual numbers of deaths reported for both sexes at different ages.  </w:t>
      </w:r>
    </w:p>
    <w:p w14:paraId="29902330" w14:textId="7469C907" w:rsidR="00B51CB3" w:rsidRDefault="00B51CB3" w:rsidP="00D80E19">
      <w:r>
        <w:t xml:space="preserve">To show the age distribution of the differences between actual and expected levels in each year from 2011 to 2015, graphs are produced showing the summed differences in total deaths by different ages in each of these years. For example, the value on the vertical axis when the horizontal axis is age 50 shows the sum of differences between actual and expected deaths in that year from birth up to age 50, the value at age 60 is the sum of differences from birth to age 60, and so on. This means that the summed differences up to certain ages can be negative if there are fewer than expected deaths at some ages. </w:t>
      </w:r>
    </w:p>
    <w:p w14:paraId="6D18B446" w14:textId="094AA2DA" w:rsidR="003C472A" w:rsidRDefault="003C472A" w:rsidP="00D80E19"/>
    <w:p w14:paraId="242A9E37" w14:textId="16D2A1F2" w:rsidR="003C472A" w:rsidRDefault="003C472A" w:rsidP="003C472A">
      <w:pPr>
        <w:pStyle w:val="Heading2"/>
      </w:pPr>
      <w:r>
        <w:t>Extrapolation in 2015</w:t>
      </w:r>
    </w:p>
    <w:p w14:paraId="3D0F0126" w14:textId="4A38794B" w:rsidR="004F376E" w:rsidRPr="004F376E" w:rsidRDefault="004F376E" w:rsidP="004F376E">
      <w:r>
        <w:t xml:space="preserve">For the 2015 population data, population sizes were available disaggregated by age in single year up to the age of 89 years, whereas for previous years they were disaggregated up to age </w:t>
      </w:r>
      <w:r w:rsidR="00981ADB">
        <w:t>104</w:t>
      </w:r>
      <w:r>
        <w:t xml:space="preserve"> years. For 2015 the relationship between total excess deaths and a</w:t>
      </w:r>
      <w:r w:rsidR="00981ADB">
        <w:t>ge was extrapolated up to age 95</w:t>
      </w:r>
      <w:r>
        <w:t xml:space="preserve"> based on the linear trend over ages 84 to 89. Total excess deaths for each year at age 89 and age 94 are discussed in the results section</w:t>
      </w:r>
      <w:r w:rsidR="00981ADB">
        <w:t xml:space="preserve"> and it should be noted that the estimates up to age 89 years will be slightly less model dependent than those up to age 95 years in 2015 due to this extrapolation.</w:t>
      </w:r>
    </w:p>
    <w:p w14:paraId="72706483" w14:textId="3D8B43AB" w:rsidR="00B51CB3" w:rsidRDefault="00B51CB3" w:rsidP="00B51CB3">
      <w:pPr>
        <w:pStyle w:val="Heading2"/>
      </w:pPr>
      <w:r>
        <w:t>Sensitivity analyses</w:t>
      </w:r>
    </w:p>
    <w:p w14:paraId="4C768684" w14:textId="182190F1" w:rsidR="00981ADB" w:rsidRDefault="00672EC6" w:rsidP="00672EC6">
      <w:r>
        <w:t xml:space="preserve">Two forms of sensitivity analysis were conducted. Firstly, a structural sensitivity analysis in </w:t>
      </w:r>
      <w:r w:rsidR="004B259F">
        <w:t>which a non-linear specification of the trend in age specific mortality rates over time, by including year squared terms as well as year terms. Secondly, a probabilistic sensitivity analysis</w:t>
      </w:r>
      <w:r w:rsidR="006E34A9">
        <w:t xml:space="preserve">, using a quasi-Bayesian statistical simulation approach </w:t>
      </w:r>
      <w:r w:rsidR="006E34A9">
        <w:fldChar w:fldCharType="begin" w:fldLock="1"/>
      </w:r>
      <w:r w:rsidR="004D5091">
        <w:instrText>ADDIN CSL_CITATION { "citationItems" : [ { "id" : "ITEM-1", "itemData" : { "abstract" : "Social Scientists rarely take full advantage of the infromation available in their statistical results. As a consequence, they miss opportunites to present quantities that are of greates substantive interest for tehir research and express the appropriate degree of certainty about these quantities. In this article, we offer an approach, built on the technique of statistical simulation, to extract the currently overlooked information from any statistical method and to interpret and present it in a reader-friendly manner. Usuing this technique requires some expertise, which we try to provide herein, but its application should make the results of quantitative articles more informative and transparent. To illustrate our recommendations, we replicate the results of several published works, showing in each case how the authors' own conclusions can be expressed more sharly and informatively, and, without changing any data or statistical assumptions, how our approach reveals important new information about the research questions at hand. We also offer very easy-to-use software that implements our suggestions", "author" : [ { "dropping-particle" : "", "family" : "King", "given" : "Gary", "non-dropping-particle" : "", "parse-names" : false, "suffix" : "" }, { "dropping-particle" : "", "family" : "Tomz", "given" : "Michael", "non-dropping-particle" : "", "parse-names" : false, "suffix" : "" }, { "dropping-particle" : "", "family" : "Wittenberg", "given" : "Jason", "non-dropping-particle" : "", "parse-names" : false, "suffix" : "" } ], "container-title" : "American Journal of Political Science", "id" : "ITEM-1", "issue" : "2", "issued" : { "date-parts" : [ [ "2000" ] ] }, "note" : "Explains theory behind Clarify and Zelig", "page" : "341-355", "title" : "Making the Most of Statistical Analyses: Improving Interpretation and Presentation", "type" : "article-journal", "volume" : "44" }, "uris" : [ "http://www.mendeley.com/documents/?uuid=a007aa5e-4698-4b57-9f8f-10ac1760fada" ] } ], "mendeley" : { "formattedCitation" : "[40]", "plainTextFormattedCitation" : "[40]", "previouslyFormattedCitation" : "[40]" }, "properties" : { "noteIndex" : 0 }, "schema" : "https://github.com/citation-style-language/schema/raw/master/csl-citation.json" }</w:instrText>
      </w:r>
      <w:r w:rsidR="006E34A9">
        <w:fldChar w:fldCharType="separate"/>
      </w:r>
      <w:r w:rsidR="004D5091" w:rsidRPr="004D5091">
        <w:rPr>
          <w:noProof/>
        </w:rPr>
        <w:t>[40]</w:t>
      </w:r>
      <w:r w:rsidR="006E34A9">
        <w:fldChar w:fldCharType="end"/>
      </w:r>
      <w:r w:rsidR="006E34A9">
        <w:t xml:space="preserve"> similar to those used in UK health economic modelling </w:t>
      </w:r>
      <w:r w:rsidR="006E34A9">
        <w:fldChar w:fldCharType="begin" w:fldLock="1"/>
      </w:r>
      <w:r w:rsidR="004D5091">
        <w:instrText>ADDIN CSL_CITATION { "citationItems" : [ { "id" : "ITEM-1", "itemData" : { "DOI" : "10.1002/hec.985", "ISSN" : "1057-9230", "PMID" : "15736142",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dropping-particle" : "", "family" : "Claxton", "given" : "Karl", "non-dropping-particle" : "", "parse-names" : false, "suffix" : "" }, { "dropping-particle" : "", "family" : "Sculpher", "given" : "Mark", "non-dropping-particle" : "", "parse-names" : false, "suffix" : "" }, { "dropping-particle" : "", "family" : "McCabe", "given" : "Chris", "non-dropping-particle" : "", "parse-names" : false, "suffix" : "" }, { "dropping-particle" : "", "family" : "Briggs", "given" : "Andrew", "non-dropping-particle" : "", "parse-names" : false, "suffix" : "" }, { "dropping-particle" : "", "family" : "Akehurst", "given" : "Ron", "non-dropping-particle" : "", "parse-names" : false, "suffix" : "" }, { "dropping-particle" : "", "family" : "Buxton", "given" : "Martin", "non-dropping-particle" : "", "parse-names" : false, "suffix" : "" }, { "dropping-particle" : "", "family" : "Brazier", "given" : "John", "non-dropping-particle" : "", "parse-names" : false, "suffix" : "" }, { "dropping-particle" : "", "family" : "O'Hagan", "given" : "Tony", "non-dropping-particle" : "", "parse-names" : false, "suffix" : "" } ], "container-title" : "Health economics", "id" : "ITEM-1", "issue" : "4", "issued" : { "date-parts" : [ [ "2005", "4" ] ] }, "page" : "339-47", "title" : "Probabilistic sensitivity analysis for NICE technology assessment: not an optional extra.", "type" : "article-journal", "volume" : "14" }, "uris" : [ "http://www.mendeley.com/documents/?uuid=5990ecd1-56ea-4bf5-b684-aa9aee148da1" ] } ], "mendeley" : { "formattedCitation" : "[41]", "plainTextFormattedCitation" : "[41]", "previouslyFormattedCitation" : "[41]" }, "properties" : { "noteIndex" : 0 }, "schema" : "https://github.com/citation-style-language/schema/raw/master/csl-citation.json" }</w:instrText>
      </w:r>
      <w:r w:rsidR="006E34A9">
        <w:fldChar w:fldCharType="separate"/>
      </w:r>
      <w:r w:rsidR="004D5091" w:rsidRPr="004D5091">
        <w:rPr>
          <w:noProof/>
        </w:rPr>
        <w:t>[41]</w:t>
      </w:r>
      <w:r w:rsidR="006E34A9">
        <w:fldChar w:fldCharType="end"/>
      </w:r>
      <w:r w:rsidR="006E34A9">
        <w:t xml:space="preserve">, </w:t>
      </w:r>
      <w:r w:rsidR="004B259F">
        <w:t xml:space="preserve">was conducted to allow estimation </w:t>
      </w:r>
      <w:r w:rsidR="006E34A9">
        <w:t xml:space="preserve">of uncertainty intervals around estimates of excess deaths by various ages in each of the years from 2011 to 2015. Full results from these sensitivity analyses are presented in the appendix and summarises of these results are discussed in this paper. </w:t>
      </w:r>
    </w:p>
    <w:p w14:paraId="2FA8F296" w14:textId="77777777" w:rsidR="00D80E19" w:rsidRDefault="00D80E19" w:rsidP="00D80E19">
      <w:pPr>
        <w:pStyle w:val="Heading1"/>
      </w:pPr>
      <w:r>
        <w:lastRenderedPageBreak/>
        <w:t xml:space="preserve">Results </w:t>
      </w:r>
    </w:p>
    <w:p w14:paraId="7F6F2A2C" w14:textId="163ABFA5" w:rsidR="00D80E19" w:rsidRDefault="00E323A4" w:rsidP="00B51CB3">
      <w:pPr>
        <w:pStyle w:val="Heading2"/>
      </w:pPr>
      <w:r>
        <w:t>Description of model coefficients</w:t>
      </w:r>
    </w:p>
    <w:p w14:paraId="66B1D756" w14:textId="5195DB5D" w:rsidR="00D80E19" w:rsidRDefault="00981ADB" w:rsidP="00D80E19">
      <w:r>
        <w:t xml:space="preserve">Figure X in the appendix shows the regression coefficients for </w:t>
      </w:r>
      <w:r w:rsidR="00602B76">
        <w:t xml:space="preserve">males and females of each age from the first year of life up to 94 years. The dark line in each of the subfigures shows the point estimate for a particular parameter, which is surrounded by a grey band indicating plus or minus two standard deviations (i.e. around a 95% coverage of estimates). Given the model contains a number of interactions it is not possible to directly infer the substantive implications of the model estimates to changes in mortality, but a number of findings are noteworthy. </w:t>
      </w:r>
    </w:p>
    <w:p w14:paraId="40F23911" w14:textId="77777777" w:rsidR="00574224" w:rsidRDefault="00F843BF" w:rsidP="00D80E19">
      <w:r>
        <w:t xml:space="preserve">The top row of the figure shows the intercept for each of the models, arranged by age and shown separately for males and females. This plot of model intercepts reveals the </w:t>
      </w:r>
      <w:proofErr w:type="spellStart"/>
      <w:r>
        <w:t>Gompertz</w:t>
      </w:r>
      <w:proofErr w:type="spellEnd"/>
      <w:r>
        <w:t xml:space="preserve"> </w:t>
      </w:r>
      <w:proofErr w:type="spellStart"/>
      <w:r>
        <w:t>Makham</w:t>
      </w:r>
      <w:proofErr w:type="spellEnd"/>
      <w:r>
        <w:t xml:space="preserve"> Law, also known as the ‘</w:t>
      </w:r>
      <w:proofErr w:type="spellStart"/>
      <w:r>
        <w:t>bathub</w:t>
      </w:r>
      <w:proofErr w:type="spellEnd"/>
      <w:r>
        <w:t xml:space="preserve"> curve’, which has been well known in demography and actuarial sciences for over a century, suggesting the model is appropriately specified. The ‘left side’ of the </w:t>
      </w:r>
      <w:r w:rsidR="00602B76">
        <w:t>‘bathtub</w:t>
      </w:r>
      <w:r>
        <w:t xml:space="preserve">’ is infant mortality. After this first year the risk of dying in the next 12 months then falls sharply, reaching very low levels throughout much of childhood, before rising rapidly on the onset of adulthood, then appearing to plateau during young adulthood. For females from their late twenties onwards, and males from their early to </w:t>
      </w:r>
      <w:proofErr w:type="spellStart"/>
      <w:r>
        <w:t>mid thirties</w:t>
      </w:r>
      <w:proofErr w:type="spellEnd"/>
      <w:r>
        <w:t xml:space="preserve">, the intercept line then rises </w:t>
      </w:r>
      <w:r w:rsidR="00574224">
        <w:t xml:space="preserve">linearly with age, which given the response variable is log mortality implies an exponential increase in mortality risk with each additional year of life. </w:t>
      </w:r>
    </w:p>
    <w:p w14:paraId="17B69CD9" w14:textId="77777777" w:rsidR="009D47DA" w:rsidRDefault="00574224" w:rsidP="00D80E19">
      <w:r>
        <w:t xml:space="preserve">In effect, the top row in figure X shows the mortality risk at different ages in 1990. Other model parameters help to show how this mortality risk profile changed in subsequent years. The parameter ‘year’ shows the linear trend over subsequent years, having controlled for specific changes observed during New Labour and that may be due to the GFC. This ‘year’ parameter shows a reduction in log mortality at all ages, with the fastest falls in annual log mortality risk occurring in childhood, including infancy, but also at around the age of 65 years. Conversely, trends in log mortality risk reduction are slowest around the age of 40, and </w:t>
      </w:r>
      <w:r w:rsidR="009D47DA">
        <w:t xml:space="preserve">the rate of decline becomes smaller after around 65 years of age, suggesting a compression of highest mortality risk within the oldest pensioner age groups. </w:t>
      </w:r>
    </w:p>
    <w:p w14:paraId="61D55E77" w14:textId="6E5C53EF" w:rsidR="00602B76" w:rsidRDefault="009D47DA" w:rsidP="00D80E19">
      <w:r>
        <w:t>The New Labour years were associated with modest changes in the shape of the mortality risk reduction at most ages, with statistically significant effects for both sexes around the age of 70 years</w:t>
      </w:r>
      <w:r w:rsidR="00E323A4">
        <w:t>, and trends towards reduced mortality risk at older ages</w:t>
      </w:r>
      <w:r>
        <w:t xml:space="preserve">. </w:t>
      </w:r>
    </w:p>
    <w:p w14:paraId="7ACDA97F" w14:textId="77777777" w:rsidR="00E323A4" w:rsidRDefault="00E323A4" w:rsidP="00E323A4">
      <w:pPr>
        <w:pStyle w:val="Heading2"/>
      </w:pPr>
      <w:commentRangeStart w:id="1"/>
      <w:r>
        <w:t>Illustrative model projections</w:t>
      </w:r>
      <w:commentRangeEnd w:id="1"/>
      <w:r>
        <w:rPr>
          <w:rStyle w:val="CommentReference"/>
          <w:rFonts w:asciiTheme="minorHAnsi" w:eastAsiaTheme="minorHAnsi" w:hAnsiTheme="minorHAnsi" w:cstheme="minorBidi"/>
          <w:color w:val="auto"/>
        </w:rPr>
        <w:commentReference w:id="1"/>
      </w:r>
    </w:p>
    <w:p w14:paraId="3EEC67B8" w14:textId="77777777" w:rsidR="00E323A4" w:rsidRDefault="00E323A4" w:rsidP="00E323A4">
      <w:r>
        <w:t xml:space="preserve">Figure 3 shows both actual ASMRs for select ages in different years from 1990 to 2015 as points, and the levels predicted by the model as a line, if the New Labour effects on intercept and trend were projected to both the pre- and post- New Labour period. The projections tend to be above the observed values for the pre Labour period, and below the observed values for the post Labour period, indicating that during the New Labour years ASMRs at these older ages tended to decrease at a faster rate compared with the earlier and later period. This seems particular the case for older ages in the series, </w:t>
      </w:r>
      <w:commentRangeStart w:id="2"/>
      <w:r>
        <w:t>especially on the identity scale (Figure 3B) rather than log10 scale</w:t>
      </w:r>
      <w:commentRangeEnd w:id="2"/>
      <w:r>
        <w:rPr>
          <w:rStyle w:val="CommentReference"/>
        </w:rPr>
        <w:commentReference w:id="2"/>
      </w:r>
      <w:r>
        <w:t xml:space="preserve"> (Figure 3 A), as would be expected given the higher baseline mortality risk at these higher ages. Equivalent ASMR trends at younger adult ages, as shown in the appendix, appear to show a contrary effect, but as the absolute mortality risks at these ages are much smaller the effects of elevated mortality in earlier adulthood are much smaller than the increased mortality risks compared with forward projections in at older ages. Greater numbers of excess deaths overall should therefore be expected in the post New Labour period than during New Labour. </w:t>
      </w:r>
    </w:p>
    <w:p w14:paraId="0E53DDFB" w14:textId="77777777" w:rsidR="00E323A4" w:rsidRDefault="00E323A4" w:rsidP="00E323A4">
      <w:pPr>
        <w:pStyle w:val="Caption"/>
        <w:keepNext/>
      </w:pPr>
      <w:r>
        <w:lastRenderedPageBreak/>
        <w:t xml:space="preserve">Figure </w:t>
      </w:r>
      <w:fldSimple w:instr=" SEQ Figure \* ARABIC ">
        <w:r>
          <w:rPr>
            <w:noProof/>
          </w:rPr>
          <w:t>3</w:t>
        </w:r>
      </w:fldSimple>
      <w:r>
        <w:t xml:space="preserve"> Forwards and backwards model projections of select ASMRs. (A) </w:t>
      </w:r>
      <w:proofErr w:type="gramStart"/>
      <w:r>
        <w:t>log10</w:t>
      </w:r>
      <w:proofErr w:type="gramEnd"/>
      <w:r>
        <w:t xml:space="preserve"> mortality; (B) absolute mortality</w:t>
      </w:r>
    </w:p>
    <w:p w14:paraId="42779B62" w14:textId="77777777" w:rsidR="00E323A4" w:rsidRDefault="00E323A4" w:rsidP="00E323A4">
      <w:r>
        <w:rPr>
          <w:noProof/>
          <w:lang w:eastAsia="en-GB"/>
        </w:rPr>
        <w:drawing>
          <wp:inline distT="0" distB="0" distL="0" distR="0" wp14:anchorId="1D3E54F4" wp14:editId="7B4DD6E0">
            <wp:extent cx="5730240" cy="5730240"/>
            <wp:effectExtent l="0" t="0" r="3810" b="3810"/>
            <wp:docPr id="3" name="Picture 3" descr="E:\repos\danny_elderly_mort\figures\olderages_compos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anny_elderly_mort\figures\olderages_composit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inline>
        </w:drawing>
      </w:r>
    </w:p>
    <w:p w14:paraId="0190D719" w14:textId="77777777" w:rsidR="00E323A4" w:rsidRDefault="00E323A4" w:rsidP="00E323A4">
      <w:pPr>
        <w:pStyle w:val="Heading2"/>
      </w:pPr>
      <w:commentRangeStart w:id="3"/>
      <w:r>
        <w:t>Total Estimated Excess Death, 2010-2015</w:t>
      </w:r>
      <w:commentRangeEnd w:id="3"/>
      <w:r>
        <w:rPr>
          <w:rStyle w:val="CommentReference"/>
          <w:rFonts w:asciiTheme="minorHAnsi" w:eastAsiaTheme="minorHAnsi" w:hAnsiTheme="minorHAnsi" w:cstheme="minorBidi"/>
          <w:color w:val="auto"/>
        </w:rPr>
        <w:commentReference w:id="3"/>
      </w:r>
    </w:p>
    <w:p w14:paraId="2C987B0D" w14:textId="77777777" w:rsidR="00E323A4" w:rsidRDefault="00E323A4" w:rsidP="00E323A4">
      <w:r>
        <w:t xml:space="preserve">Figure 4 shows the total ‘excess’ deaths in each year from 2010 to 2015, between birth and the age indicated on the horizontal axis, if the New Labour trends and intercepts were projected forwards and applied to age-specific population counts in each year. A vertical dashed line is added at age 65 years, because within these figures this age seems to mark an important turning point in the excess deaths by particular ages. </w:t>
      </w:r>
    </w:p>
    <w:p w14:paraId="70B57890" w14:textId="77777777" w:rsidR="00E323A4" w:rsidRDefault="00E323A4" w:rsidP="00E323A4">
      <w:r>
        <w:t xml:space="preserve">It appears from these figures that, for each year from 2010 to 2015, there tends to have been somewhat fewer deaths than expected between birth and the start of retirement age, but a much increasing number of excess deaths after retirement age, such that by ages 89 there were many more deaths than expected in total. These differences and worsening tendencies become evident from 2012 onwards, and appear have been getting worse, moving further from the New Labour trends, in each subsequent year. For the years 2010 to 2014 inclusive, population counts and death rates are also available at the ages of 90 to 95 years, but for 2015 only population and death counts disaggregated by age in single year up to the age of 89 years were made available by the ONS. The </w:t>
      </w:r>
      <w:r>
        <w:lastRenderedPageBreak/>
        <w:t xml:space="preserve">trends in total deaths by given ages are therefore projected to ages 90 to 95 years in 2015 for comparison with other years, using a linear regression of trends observed between ages 85 to 89 years. Even if only the trends in total excess deaths up to the age of 89 years were taken into consideration, however, then it appears 2015 saw a greater number of total excess deaths than the years 2012 to 2014.   </w:t>
      </w:r>
    </w:p>
    <w:p w14:paraId="17B49180" w14:textId="77777777" w:rsidR="00E323A4" w:rsidRDefault="00E323A4" w:rsidP="00E323A4">
      <w:r>
        <w:t>The models suggest that, between birth and the age of 89 years, there were around 20,000 excess deaths in 2015 (12,000 excess male deaths, and 8,000 excess female deaths), up from around 9,000 excess deaths in 2014 (7,000 male and 2,000 female), 11,000 excess deaths in 2013 (7,000 male and 4,000 female), and around 2,000 excess deaths in 2012 (1,000 male and 1,000 female).  This produces a total of around 42,000 excess deaths by age 89 years in these four years. If the trend extrapolation to age 95 years in 2015 is accurate, then the total number of excess deaths by age 89 in these four years rises to around 60,000 excess deaths. However even if there are no additional excess deaths in 2015  after the age of 89 years, this  total number of excess deaths over the four years only reduces to around 55,000 excess deaths.</w:t>
      </w:r>
    </w:p>
    <w:p w14:paraId="338B48A9" w14:textId="2700A575" w:rsidR="00E323A4" w:rsidRDefault="00E323A4" w:rsidP="00E323A4">
      <w:pPr>
        <w:pStyle w:val="Heading2"/>
      </w:pPr>
      <w:r>
        <w:t>Sensitivity analyses</w:t>
      </w:r>
    </w:p>
    <w:p w14:paraId="5ED84914" w14:textId="07121F63" w:rsidR="00E323A4" w:rsidRDefault="004A2A80" w:rsidP="00E323A4">
      <w:r>
        <w:t xml:space="preserve">For the structural sensitivity analysis, an alternative model specification was produced which included year squared terms as well as year terms, allowing nonlinear trends in reductions in age-specific mortality risk to be captured. This model specification indicated fewer total excess deaths during 2010 and 2011, but more deaths per year from 2012 onwards, with increasingly more deaths for each year after 2012 compared with the standard model specification. Compared with this alternative model specification, the standard model specification therefore produced more conservative estimates of total excess deaths. </w:t>
      </w:r>
    </w:p>
    <w:p w14:paraId="18138DED" w14:textId="4CCC0CD5" w:rsidR="004A2A80" w:rsidRDefault="004A2A80" w:rsidP="00E323A4">
      <w:r>
        <w:t>The probabilistic sensitivity analysis suggests a 95% credible range of excess deaths by age 89 of XXX to XXX in 2011, rising to between XXX and XXX in 2012, XXX and XXX in XXX in 2013 and XXX and XXX in … [</w:t>
      </w:r>
      <w:proofErr w:type="spellStart"/>
      <w:r>
        <w:t>etc</w:t>
      </w:r>
      <w:proofErr w:type="spellEnd"/>
      <w:r>
        <w:t>]. It indicates an XX% probability that there were more rather than fewer deaths by age 89 in 2010, rising to an XX% probability of more rather than fewer deaths in 2015.</w:t>
      </w:r>
    </w:p>
    <w:p w14:paraId="509A4C61" w14:textId="77777777" w:rsidR="004A2A80" w:rsidRDefault="004A2A80" w:rsidP="00E323A4"/>
    <w:p w14:paraId="6CCB2A5D" w14:textId="77777777" w:rsidR="004A2A80" w:rsidRDefault="004A2A80" w:rsidP="00E323A4"/>
    <w:p w14:paraId="5D4AC279" w14:textId="77777777" w:rsidR="004A2A80" w:rsidRDefault="004A2A80" w:rsidP="00E323A4">
      <w:pPr>
        <w:sectPr w:rsidR="004A2A80">
          <w:pgSz w:w="11906" w:h="16838"/>
          <w:pgMar w:top="1440" w:right="1440" w:bottom="1440" w:left="1440" w:header="708" w:footer="708" w:gutter="0"/>
          <w:cols w:space="708"/>
          <w:docGrid w:linePitch="360"/>
        </w:sectPr>
      </w:pPr>
    </w:p>
    <w:p w14:paraId="053E8B88" w14:textId="77777777" w:rsidR="00E323A4" w:rsidRDefault="00E323A4" w:rsidP="00E323A4">
      <w:pPr>
        <w:pStyle w:val="Caption"/>
        <w:keepNext/>
      </w:pPr>
      <w:r>
        <w:lastRenderedPageBreak/>
        <w:t xml:space="preserve">Figure </w:t>
      </w:r>
      <w:fldSimple w:instr=" SEQ Figure \* ARABIC ">
        <w:r>
          <w:rPr>
            <w:noProof/>
          </w:rPr>
          <w:t>4</w:t>
        </w:r>
      </w:fldSimple>
      <w:r>
        <w:t xml:space="preserve"> Total 'excess deaths' (actual - projected) in England &amp; Wales, for each year from 2010 to 2015.</w:t>
      </w:r>
    </w:p>
    <w:p w14:paraId="4B7BA471" w14:textId="77777777" w:rsidR="00E323A4" w:rsidRDefault="00E323A4" w:rsidP="00E323A4">
      <w:pPr>
        <w:sectPr w:rsidR="00E323A4" w:rsidSect="006D23BA">
          <w:pgSz w:w="16838" w:h="11906" w:orient="landscape"/>
          <w:pgMar w:top="1440" w:right="1440" w:bottom="1440" w:left="1440" w:header="708" w:footer="708" w:gutter="0"/>
          <w:cols w:space="708"/>
          <w:docGrid w:linePitch="360"/>
        </w:sectPr>
      </w:pPr>
      <w:r>
        <w:rPr>
          <w:noProof/>
          <w:lang w:eastAsia="en-GB"/>
        </w:rPr>
        <w:drawing>
          <wp:inline distT="0" distB="0" distL="0" distR="0" wp14:anchorId="74393F17" wp14:editId="53364EF7">
            <wp:extent cx="7000240" cy="5250180"/>
            <wp:effectExtent l="0" t="0" r="0" b="7620"/>
            <wp:docPr id="6" name="Picture 6" descr="E:\repos\danny_elderly_mort\figures\ons_only_total_excess_deaths_2010_2015_upto16k_extrapol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repos\danny_elderly_mort\figures\ons_only_total_excess_deaths_2010_2015_upto16k_extrapolate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000240" cy="5250180"/>
                    </a:xfrm>
                    <a:prstGeom prst="rect">
                      <a:avLst/>
                    </a:prstGeom>
                    <a:noFill/>
                    <a:ln>
                      <a:noFill/>
                    </a:ln>
                  </pic:spPr>
                </pic:pic>
              </a:graphicData>
            </a:graphic>
          </wp:inline>
        </w:drawing>
      </w:r>
    </w:p>
    <w:p w14:paraId="61605A31" w14:textId="77777777" w:rsidR="00E323A4" w:rsidRDefault="00E323A4" w:rsidP="00E323A4">
      <w:pPr>
        <w:pStyle w:val="Heading1"/>
      </w:pPr>
      <w:r>
        <w:lastRenderedPageBreak/>
        <w:t>Discussion</w:t>
      </w:r>
    </w:p>
    <w:p w14:paraId="4870ED28" w14:textId="6B79665C" w:rsidR="00E323A4" w:rsidRDefault="00E323A4" w:rsidP="00E323A4">
      <w:r>
        <w:t xml:space="preserve">The patterns of excess deaths produced by the modelling approach are consistent with what might be expected from a country that has been subject to both the longest decline in long-term economic growth rates, and longest period of lack of investment in healthcare and social care services since World War 2. This is both in terms of much increased and increasing levels of excess deaths amongst the elderly, but paradoxically also with somewhat reduced levels of deaths within working ages, in particular for males. </w:t>
      </w:r>
      <w:r w:rsidR="001D686D">
        <w:t xml:space="preserve">It is known, for example, that mortality inequalities between people living in the most and least deprived quintiles of England tend to be lowest in late adolescence, and in the late 1990s briefly equalised around 17-19 years of age, </w:t>
      </w:r>
      <w:r w:rsidR="001D686D">
        <w:fldChar w:fldCharType="begin" w:fldLock="1"/>
      </w:r>
      <w:r w:rsidR="004D5091">
        <w:instrText>ADDIN CSL_CITATION { "citationItems" : [ { "id" : "ITEM-1", "itemData" : { "DOI" : "10.1093/eurpub/cks019", "ISSN" : "1101-1262", "author" : [ { "dropping-particle" : "", "family" : "Dibben", "given" : "C.", "non-dropping-particle" : "", "parse-names" : false, "suffix" : "" }, { "dropping-particle" : "", "family" : "Popham", "given" : "F.", "non-dropping-particle" : "", "parse-names" : false, "suffix" : "" } ], "container-title" : "The European Journal of Public Health", "id" : "ITEM-1", "issue" : "1", "issued" : { "date-parts" : [ [ "2013", "2", "1" ] ] }, "page" : "39-45", "title" : "Are health inequalities evident at all ages? An ecological study of English mortality records", "type" : "article-journal", "volume" : "23" }, "uris" : [ "http://www.mendeley.com/documents/?uuid=af061d76-4e7c-4884-9cb2-a2a9aa6386fd" ] } ], "mendeley" : { "formattedCitation" : "[42]", "plainTextFormattedCitation" : "[42]", "previouslyFormattedCitation" : "[42]" }, "properties" : { "noteIndex" : 0 }, "schema" : "https://github.com/citation-style-language/schema/raw/master/csl-citation.json" }</w:instrText>
      </w:r>
      <w:r w:rsidR="001D686D">
        <w:fldChar w:fldCharType="separate"/>
      </w:r>
      <w:r w:rsidR="004D5091" w:rsidRPr="004D5091">
        <w:rPr>
          <w:noProof/>
        </w:rPr>
        <w:t>[42]</w:t>
      </w:r>
      <w:r w:rsidR="001D686D">
        <w:fldChar w:fldCharType="end"/>
      </w:r>
      <w:r w:rsidR="001D686D">
        <w:t xml:space="preserve"> i.e. when disproportionately more young adults from the least deprived quintile would be both inexperienced at driving and </w:t>
      </w:r>
      <w:r w:rsidR="008E510C">
        <w:t xml:space="preserve">first </w:t>
      </w:r>
      <w:r w:rsidR="001D686D">
        <w:t>have access to a car</w:t>
      </w:r>
      <w:r w:rsidR="008E510C">
        <w:t xml:space="preserve"> than those from the most deprived quintile. Similar findings were also identified using more recent English data and morbidity measures. </w:t>
      </w:r>
      <w:r w:rsidR="008E510C">
        <w:fldChar w:fldCharType="begin" w:fldLock="1"/>
      </w:r>
      <w:r w:rsidR="004D5091">
        <w:instrText>ADDIN CSL_CITATION { "citationItems" : [ { "id" : "ITEM-1", "itemData" : { "DOI" : "10.1136/jech-2013-203306", "ISSN" : "0143-005X", "author" : [ { "dropping-particle" : "", "family" : "Vallejo-Torres", "given" : "Laura", "non-dropping-particle" : "", "parse-names" : false, "suffix" : "" }, { "dropping-particle" : "", "family" : "Hale", "given" : "Daniel", "non-dropping-particle" : "", "parse-names" : false, "suffix" : "" }, { "dropping-particle" : "", "family" : "Morris", "given" : "Stephen", "non-dropping-particle" : "", "parse-names" : false, "suffix" : "" }, { "dropping-particle" : "", "family" : "Viner", "given" : "Russell M", "non-dropping-particle" : "", "parse-names" : false, "suffix" : "" } ], "container-title" : "Journal of Epidemiology and Community Health", "id" : "ITEM-1", "issue" : "7", "issued" : { "date-parts" : [ [ "2014", "7" ] ] }, "page" : "615-621", "title" : "Income-related inequality in health and health-related behaviour: exploring the equalisation hypothesis", "type" : "article-journal", "volume" : "68" }, "uris" : [ "http://www.mendeley.com/documents/?uuid=dc5653e5-ea1d-41e5-b35f-57a60776496f" ] } ], "mendeley" : { "formattedCitation" : "[43]", "plainTextFormattedCitation" : "[43]", "previouslyFormattedCitation" : "[43]" }, "properties" : { "noteIndex" : 0 }, "schema" : "https://github.com/citation-style-language/schema/raw/master/csl-citation.json" }</w:instrText>
      </w:r>
      <w:r w:rsidR="008E510C">
        <w:fldChar w:fldCharType="separate"/>
      </w:r>
      <w:r w:rsidR="004D5091" w:rsidRPr="004D5091">
        <w:rPr>
          <w:noProof/>
        </w:rPr>
        <w:t>[43]</w:t>
      </w:r>
      <w:r w:rsidR="008E510C">
        <w:fldChar w:fldCharType="end"/>
      </w:r>
      <w:r w:rsidR="008E510C">
        <w:t xml:space="preserve"> Difference in ‘risk appetite’ may also help to explain </w:t>
      </w:r>
      <w:r w:rsidR="008D06C0">
        <w:t xml:space="preserve">particularly high ratios of male to female mortality in young adulthood, </w:t>
      </w:r>
      <w:r w:rsidR="008D06C0">
        <w:fldChar w:fldCharType="begin" w:fldLock="1"/>
      </w:r>
      <w:r w:rsidR="004D5091">
        <w:instrText>ADDIN CSL_CITATION { "citationItems" : [ { "id" : "ITEM-1", "itemData" : { "author" : [ { "dropping-particle" : "", "family" : "Vanderbloemen", "given" : "L", "non-dropping-particle" : "", "parse-names" : false, "suffix" : "" }, { "dropping-particle" : "", "family" : "Minton", "given" : "J", "non-dropping-particle" : "", "parse-names" : false, "suffix" : "" }, { "dropping-particle" : "", "family" : "Dorling", "given" : "D", "non-dropping-particle" : "", "parse-names" : false, "suffix" : "" } ], "container-title" : "Journal of Epidemiology &amp; Community HealthI", "id" : "ITEM-1", "issued" : { "date-parts" : [ [ "0" ] ] }, "title" : "Visualizing sex differences in mortality, USA, 1933-2010", "type" : "article-journal" }, "uris" : [ "http://www.mendeley.com/documents/?uuid=997d7e1d-eaa1-4676-adbc-a01b30ac569d" ] } ], "mendeley" : { "formattedCitation" : "[44]", "plainTextFormattedCitation" : "[44]", "previouslyFormattedCitation" : "[44]" }, "properties" : { "noteIndex" : 0 }, "schema" : "https://github.com/citation-style-language/schema/raw/master/csl-citation.json" }</w:instrText>
      </w:r>
      <w:r w:rsidR="008D06C0">
        <w:fldChar w:fldCharType="separate"/>
      </w:r>
      <w:r w:rsidR="004D5091" w:rsidRPr="004D5091">
        <w:rPr>
          <w:noProof/>
        </w:rPr>
        <w:t>[44]</w:t>
      </w:r>
      <w:r w:rsidR="008D06C0">
        <w:fldChar w:fldCharType="end"/>
      </w:r>
      <w:r w:rsidR="008E510C">
        <w:t xml:space="preserve"> </w:t>
      </w:r>
      <w:r w:rsidR="008D06C0">
        <w:t>reflected in the more ‘plateaued’ appearance of the age-mortality schedule in early adulthood for males compared with females. (Top row, figure XXX.)</w:t>
      </w:r>
    </w:p>
    <w:p w14:paraId="5184AAD5" w14:textId="5376C377" w:rsidR="008D2BF0" w:rsidRDefault="008D06C0" w:rsidP="00E323A4">
      <w:r>
        <w:t>The idea that both recessions and responses to recessions (‘austerity or stimulus’) can have differential effects</w:t>
      </w:r>
      <w:r w:rsidR="002E27FD">
        <w:t>, on different types of mortality</w:t>
      </w:r>
      <w:r>
        <w:t>, over different time scales, and at different ages, is not new, and in fact a central claim made in the Body Economic</w:t>
      </w:r>
      <w:r w:rsidR="00D076AC">
        <w:t xml:space="preserve"> and elsewhere</w:t>
      </w:r>
      <w:r>
        <w:t xml:space="preserve">. </w:t>
      </w:r>
      <w:r w:rsidR="00D076AC">
        <w:fldChar w:fldCharType="begin" w:fldLock="1"/>
      </w:r>
      <w:r w:rsidR="004D5091">
        <w: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id" : "ITEM-2", "itemData" : { "DOI" : "10.1016/S0140-6736(09)61124-7",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2", "issue" : "9686", "issued" : { "date-parts" : [ [ "2009", "7" ] ] }, "page" : "315-323", "title" : "The public health effect of economic crises and alternative policy responses in Europe: an empirical analysis", "type" : "article-journal", "volume" : "374" }, "uris" : [ "http://www.mendeley.com/documents/?uuid=ad0e826f-d409-498c-930f-4bc4807e7bee" ] } ], "mendeley" : { "formattedCitation" : "[2,4]", "plainTextFormattedCitation" : "[2,4]", "previouslyFormattedCitation" : "[2,4]" }, "properties" : { "noteIndex" : 0 }, "schema" : "https://github.com/citation-style-language/schema/raw/master/csl-citation.json" }</w:instrText>
      </w:r>
      <w:r w:rsidR="00D076AC">
        <w:fldChar w:fldCharType="separate"/>
      </w:r>
      <w:r w:rsidR="00D076AC" w:rsidRPr="00D076AC">
        <w:rPr>
          <w:noProof/>
        </w:rPr>
        <w:t>[2,4]</w:t>
      </w:r>
      <w:r w:rsidR="00D076AC">
        <w:fldChar w:fldCharType="end"/>
      </w:r>
      <w:r w:rsidR="00D076AC">
        <w:t xml:space="preserve"> </w:t>
      </w:r>
      <w:r w:rsidR="002E27FD">
        <w:t xml:space="preserve">A sudden fall in vehicle related deaths after 2008, disproportionately affecting young adults, and in particular White Non-Hispanic males, is clear from publically available mortality data, which also hint at the 2008 recession leading to falls in violent deaths amongst Black Non-Hispanic males. </w:t>
      </w:r>
      <w:r w:rsidR="002E27FD">
        <w:fldChar w:fldCharType="begin" w:fldLock="1"/>
      </w:r>
      <w:r w:rsidR="008D2BF0">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2]", "plainTextFormattedCitation" : "[12]", "previouslyFormattedCitation" : "[12]" }, "properties" : { "noteIndex" : 0 }, "schema" : "https://github.com/citation-style-language/schema/raw/master/csl-citation.json" }</w:instrText>
      </w:r>
      <w:r w:rsidR="002E27FD">
        <w:fldChar w:fldCharType="separate"/>
      </w:r>
      <w:r w:rsidR="002E27FD" w:rsidRPr="002E27FD">
        <w:rPr>
          <w:noProof/>
        </w:rPr>
        <w:t>[12]</w:t>
      </w:r>
      <w:r w:rsidR="002E27FD">
        <w:fldChar w:fldCharType="end"/>
      </w:r>
      <w:r w:rsidR="002E27FD">
        <w:t xml:space="preserve"> Similarly, amongst the many findings reported by the Global Burden of Disease </w:t>
      </w:r>
      <w:r w:rsidR="004D5091">
        <w:t xml:space="preserve">(GBD) </w:t>
      </w:r>
      <w:r w:rsidR="002E27FD">
        <w:t xml:space="preserve">Study for England was a </w:t>
      </w:r>
      <w:r w:rsidR="008D2BF0">
        <w:t>rapid fall in Road Injuries as a leading cause of death by years of life lost (YLL), from 10</w:t>
      </w:r>
      <w:r w:rsidR="008D2BF0" w:rsidRPr="008D2BF0">
        <w:rPr>
          <w:vertAlign w:val="superscript"/>
        </w:rPr>
        <w:t>th</w:t>
      </w:r>
      <w:r w:rsidR="008D2BF0">
        <w:t xml:space="preserve"> place in 2005 to 16</w:t>
      </w:r>
      <w:r w:rsidR="008D2BF0" w:rsidRPr="008D2BF0">
        <w:rPr>
          <w:vertAlign w:val="superscript"/>
        </w:rPr>
        <w:t>th</w:t>
      </w:r>
      <w:r w:rsidR="008D2BF0">
        <w:t xml:space="preserve"> place in 2013. </w:t>
      </w:r>
      <w:r w:rsidR="008D2BF0">
        <w:fldChar w:fldCharType="begin" w:fldLock="1"/>
      </w:r>
      <w:r w:rsidR="004D5091">
        <w:instrText>ADDIN CSL_CITATION { "citationItems" : [ { "id" : "ITEM-1", "itemData" : { "DOI" : "10.1016/S0140-6736(15)00195-6", "ISSN" : "01406736", "PMID" : "26382241", "abstract" : "BACKGROUND: In the Global Burden of Disease Study 2013 (GBD 2013), knowledge about health and its determinants has been integrated into a comparable framework to inform health policy. Outputs of this analysis are relevant to current policy questions in England and elsewhere, particularly on health inequalities. We use GBD 2013 data on mortality and causes of death, and disease and injury incidence and prevalence to analyse the burden of disease and injury in England as a whole, in English regions, and within each English region by deprivation quintile. We also assess disease and injury burden in England attributable to potentially preventable risk factors. England and the English regions are compared with the remaining constituent countries of the UK and with comparable countries in the European Union (EU) and beyond. METHODS: We extracted data from the GBD 2013 to compare mortality, causes of death, years of life lost (YLLs), years lived with a disability (YLDs), and disability-adjusted life-years (DALYs) in England, the UK, and 18 other countries (the first 15 EU members [apart from the UK] and Australia, Canada, Norway, and the USA [EU15+]). We extended elements of the analysis to English regions, and subregional areas defined by deprivation quintile (deprivation areas). We used data split by the nine English regions (corresponding to the European boundaries of the Nomenclature for Territorial Statistics level 1 [NUTS 1] regions), and by quintile groups within each English region according to deprivation, thereby making 45 regional deprivation areas. Deprivation quintiles were defined by area of residence ranked at national level by Index of Multiple Deprivation score, 2010. Burden due to various risk factors is described for England using new GBD methodology to estimate independent and overlapping attributable risk for five tiers of behavioural, metabolic, and environmental risk factors. We present results for 306 causes and 2337 sequelae, and 79 risks or risk clusters. FINDINGS: Between 1990 and 2013, life expectancy from birth in England increased by 5\u00b74 years (95% uncertainty interval 5\u00b70-5\u00b78) from 75\u00b79 years (75\u00b79-76\u00b70) to 81\u00b73 years (80\u00b79-81\u00b77); gains were greater for men than for women. Rates of age-standardised YLLs reduced by 41\u00b71% (38\u00b73-43\u00b76), whereas DALYs were reduced by 23\u00b78% (20\u00b79-27\u00b71), and YLDs by 1\u00b74% (0\u00b71-2\u00b78). For these measures, England ranked better than the UK and the EU15+ means. Between 1990 and 2013, the range in life expecta\u2026", "author" : [ { "dropping-particle" : "", "family" : "Newton", "given" : "John N", "non-dropping-particle" : "", "parse-names" : false, "suffix" : "" }, { "dropping-particle" : "", "family" : "Briggs", "given" : "Adam D M", "non-dropping-particle" : "", "parse-names" : false, "suffix" : "" }, { "dropping-particle" : "", "family" : "Murray", "given" : "Christopher J L", "non-dropping-particle" : "", "parse-names" : false, "suffix" : "" }, { "dropping-particle" : "", "family" : "Dicker", "given" : "Daniel", "non-dropping-particle" : "", "parse-names" : false, "suffix" : "" }, { "dropping-particle" : "", "family" : "Foreman", "given" : "Kyle J", "non-dropping-particle" : "", "parse-names" : false, "suffix" : "" }, { "dropping-particle" : "", "family" : "Wang", "given" : "Haidong", "non-dropping-particle" : "", "parse-names" : false, "suffix" : "" }, { "dropping-particle" : "", "family" : "Naghavi", "given" : "Mohsen", "non-dropping-particle" : "", "parse-names" : false, "suffix" : "" }, { "dropping-particle" : "", "family" : "Forouzanfar", "given" : "Mohammad H", "non-dropping-particle" : "", "parse-names" : false, "suffix" : "" }, { "dropping-particle" : "", "family" : "Ohno", "given" : "Summer Lockett", "non-dropping-particle" : "", "parse-names" : false, "suffix" : "" }, { "dropping-particle" : "", "family" : "Barber", "given" : "Ryan M", "non-dropping-particle" : "", "parse-names" : false, "suffix" : "" }, { "dropping-particle" : "", "family" : "Vos", "given" : "Theo", "non-dropping-particle" : "", "parse-names" : false, "suffix" : "" }, { "dropping-particle" : "", "family" : "Stanaway", "given" : "Jeffrey D", "non-dropping-particle" : "", "parse-names" : false, "suffix" : "" }, { "dropping-particle" : "", "family" : "Schmidt", "given" : "J\u00fcrgen C", "non-dropping-particle" : "", "parse-names" : false, "suffix" : "" }, { "dropping-particle" : "", "family" : "Hughes", "given" : "Andrew J", "non-dropping-particle" : "", "parse-names" : false, "suffix" : "" }, { "dropping-particle" : "", "family" : "Fay", "given" : "Derek F J", "non-dropping-particle" : "", "parse-names" : false, "suffix" : "" }, { "dropping-particle" : "", "family" : "Ecob", "given" : "Russell", "non-dropping-particle" : "", "parse-names" : false, "suffix" : "" }, { "dropping-particle" : "", "family" : "Gresser", "given" : "Charis", "non-dropping-particle" : "", "parse-names" : false, "suffix" : "" }, { "dropping-particle" : "", "family" : "McKee", "given" : "Martin", "non-dropping-particle" : "", "parse-names" : false, "suffix" : "" }, { "dropping-particle" : "", "family" : "Rutter", "given" : "Harry", "non-dropping-particle" : "", "parse-names" : false, "suffix" : "" }, { "dropping-particle" : "", "family" : "Abubakar", "given" : "Ibrahim", "non-dropping-particle" : "", "parse-names" : false, "suffix" : "" }, { "dropping-particle" : "", "family" : "Ali", "given" : "Raghib", "non-dropping-particle" : "", "parse-names" : false, "suffix" : "" }, { "dropping-particle" : "", "family" : "Anderson", "given" : "H Ross", "non-dropping-particle" : "", "parse-names" : false, "suffix" : "" }, { "dropping-particle" : "", "family" : "Banerjee", "given" : "Amitava", "non-dropping-particle" : "", "parse-names" : false, "suffix" : "" }, { "dropping-particle" : "", "family" : "Bennett", "given" : "Derrick A", "non-dropping-particle" : "", "parse-names" : false, "suffix" : "" }, { "dropping-particle" : "", "family" : "Bernab\u00e9", "given" : "Eduardo", "non-dropping-particle" : "", "parse-names" : false, "suffix" : "" }, { "dropping-particle" : "", "family" : "Bhui", "given" : "Kamaldeep S", "non-dropping-particle" : "", "parse-names" : false, "suffix" : "" }, { "dropping-particle" : "", "family" : "Biryukov", "given" : "Stanley M", "non-dropping-particle" : "", "parse-names" : false, "suffix" : "" }, { "dropping-particle" : "", "family" : "Bourne", "given" : "Rupert R", "non-dropping-particle" : "", "parse-names" : false, "suffix" : "" }, { "dropping-particle" : "", "family" : "Brayne", "given" : "Carol E G",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ch", "given" : "Michael", "non-dropping-particle" : "", "parse-names" : false, "suffix" : "" }, { "dropping-particle" : "", "family" : "Capewell", "given" : "Simon", "non-dropping-particle" : "", "parse-names" : false, "suffix" : "" }, { "dropping-particle" : "", "family" : "Casey", "given" : "Daniel", "non-dropping-particle" : "", "parse-names" : false, "suffix" : "" }, { "dropping-particle" : "", "family" : "Chowdhury", "given" : "Rajiv", "non-dropping-particle" : "", "parse-names" : false, "suffix" : "" }, { "dropping-particle" : "", "family" : "Coates", "given" : "Matthew M", "non-dropping-particle" : "", "parse-names" : false, "suffix" : "" }, { "dropping-particle" : "", "family" : "Cooper", "given" : "Cyrus", "non-dropping-particle" : "", "parse-names" : false, "suffix" : "" }, { "dropping-particle" : "", "family" : "Critchley", "given" : "Julia A", "non-dropping-particle" : "", "parse-names" : false, "suffix" : "" }, { "dropping-particle" : "", "family" : "Dargan", "given" : "Paul I", "non-dropping-particle" : "", "parse-names" : false, "suffix" : "" }, { "dropping-particle" : "", "family" : "Dherani", "given" : "Mukesh K", "non-dropping-particle" : "", "parse-names" : false, "suffix" : "" }, { "dropping-particle" : "", "family" : "Elliott", "given" : "Paul", "non-dropping-particle" : "", "parse-names" : false, "suffix" : "" }, { "dropping-particle" : "", "family" : "Ezzati", "given" : "Majid", "non-dropping-particle" : "", "parse-names" : false, "suffix" : "" }, { "dropping-particle" : "", "family" : "Fenton", "given" : "Kevin A", "non-dropping-particle" : "", "parse-names" : false, "suffix" : "" }, { "dropping-particle" : "", "family" : "Fraser", "given" : "Maya S", "non-dropping-particle" : "", "parse-names" : false, "suffix" : "" }, { "dropping-particle" : "", "family" : "F\u00fcrst", "given" : "Thomas", "non-dropping-particle" : "", "parse-names" : false, "suffix" : "" }, { "dropping-particle" : "", "family" : "Greaves", "given" : "Felix", "non-dropping-particle" : "", "parse-names" : false, "suffix" : "" }, { "dropping-particle" : "", "family" : "Green", "given" : "Mark A", "non-dropping-particle" : "", "parse-names" : false, "suffix" : "" }, { "dropping-particle" : "", "family" : "Gunnell", "given" : "David J", "non-dropping-particle" : "", "parse-names" : false, "suffix" : "" }, { "dropping-particle" : "", "family" : "Hannigan", "given" : "Bernadette M", "non-dropping-particle" : "", "parse-names" : false, "suffix" : "" }, { "dropping-particle" : "", "family" : "Hay", "given" : "Roderick J", "non-dropping-particle" : "", "parse-names" : false, "suffix" : "" }, { "dropping-particle" : "", "family" : "Hay", "given" : "Simon I", "non-dropping-particle" : "", "parse-names" : false, "suffix" : "" }, { "dropping-particle" : "", "family" : "Hemingway", "given" : "Harry", "non-dropping-particle" : "", "parse-names" : false, "suffix" : "" }, { "dropping-particle" : "", "family" : "Larson", "given" : "Heidi J", "non-dropping-particle" : "", "parse-names" : false, "suffix" : "" }, { "dropping-particle" : "", "family" : "Looker", "given" : "Katharine J",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rcenes", "given" : "Wagner", "non-dropping-particle" : "", "parse-names" : false, "suffix" : "" }, { "dropping-particle" : "", "family" : "Mason-Jones", "given" : "Amanda J", "non-dropping-particle" : "", "parse-names" : false, "suffix" : "" }, { "dropping-particle" : "", "family" : "Matthews", "given" : "Fiona E", "non-dropping-particle" : "", "parse-names" : false, "suffix" : "" }, { "dropping-particle" : "", "family" : "Moller", "given" : "Henrik", "non-dropping-particle" : "", "parse-names" : false, "suffix" : "" }, { "dropping-particle" : "", "family" : "Murdoch", "given" : "Michele E", "non-dropping-particle" : "", "parse-names" : false, "suffix" : "" }, { "dropping-particle" : "", "family" : "Newton", "given" : "Charles R", "non-dropping-particle" : "", "parse-names" : false, "suffix" : "" }, { "dropping-particle" : "", "family" : "Pearce", "given" : "Neil", "non-dropping-particle" : "", "parse-names" : false, "suffix" : "" }, { "dropping-particle" : "", "family" : "Piel", "given" : "Fr\u00e9d\u00e9ric B", "non-dropping-particle" : "", "parse-names" : false, "suffix" : "" }, { "dropping-particle" : "", "family" : "Pope", "given" : "Daniel", "non-dropping-particle" : "", "parse-names" : false, "suffix" : "" }, { "dropping-particle" : "", "family" : "Rahimi", "given" : "Kazem", "non-dropping-particle" : "", "parse-names" : false, "suffix" : "" }, { "dropping-particle" : "", "family" : "Rodriguez", "given" : "Alina", "non-dropping-particle" : "", "parse-names" : false, "suffix" : "" }, { "dropping-particle" : "", "family" : "Scarborough", "given" : "Peter", "non-dropping-particle" : "", "parse-names" : false, "suffix" : "" }, { "dropping-particle" : "", "family" : "Schumacher", "given" : "Austin E", "non-dropping-particle" : "", "parse-names" : false, "suffix" : "" }, { "dropping-particle" : "", "family" : "Shiue", "given" : "Ivy", "non-dropping-particle" : "", "parse-names" : false, "suffix" : "" }, { "dropping-particle" : "", "family" : "Smeeth", "given" : "Liam", "non-dropping-particle" : "", "parse-names" : false, "suffix" : "" }, { "dropping-particle" : "", "family" : "Tedstone", "given" : "Alison", "non-dropping-particle" : "", "parse-names" : false, "suffix" : "" }, { "dropping-particle" : "", "family" : "Valabhji", "given" : "Jonathan", "non-dropping-particle" : "", "parse-names" : false, "suffix" : "" }, { "dropping-particle" : "", "family" : "Williams", "given" : "Hywel C", "non-dropping-particle" : "", "parse-names" : false, "suffix" : "" }, { "dropping-particle" : "", "family" : "Wolfe", "given" : "Charles D A", "non-dropping-particle" : "", "parse-names" : false, "suffix" : "" }, { "dropping-particle" : "", "family" : "Woolf", "given" : "Anthony D", "non-dropping-particle" : "", "parse-names" : false, "suffix" : "" }, { "dropping-particle" : "", "family" : "Davis", "given" : "Adrian C J", "non-dropping-particle" : "", "parse-names" : false, "suffix" : "" } ], "container-title" : "The Lancet", "id" : "ITEM-1", "issued" : { "date-parts" : [ [ "2015" ] ] }, "title" : "Changes in health in England, with analysis by English regions and areas of deprivation, 1990\u20132013", "type" : "article-journal" }, "uris" : [ "http://www.mendeley.com/documents/?uuid=16d3962a-abb5-424c-b9fa-d189253469d9" ] } ], "mendeley" : { "formattedCitation" : "[45]", "plainTextFormattedCitation" : "[45]", "previouslyFormattedCitation" : "[45]" }, "properties" : { "noteIndex" : 0 }, "schema" : "https://github.com/citation-style-language/schema/raw/master/csl-citation.json" }</w:instrText>
      </w:r>
      <w:r w:rsidR="008D2BF0">
        <w:fldChar w:fldCharType="separate"/>
      </w:r>
      <w:r w:rsidR="004D5091" w:rsidRPr="004D5091">
        <w:rPr>
          <w:noProof/>
        </w:rPr>
        <w:t>[45]</w:t>
      </w:r>
      <w:r w:rsidR="008D2BF0">
        <w:fldChar w:fldCharType="end"/>
      </w:r>
      <w:r w:rsidR="008D2BF0">
        <w:t>, with Self-harm remaining at 9</w:t>
      </w:r>
      <w:r w:rsidR="008D2BF0" w:rsidRPr="008D2BF0">
        <w:rPr>
          <w:vertAlign w:val="superscript"/>
        </w:rPr>
        <w:t>th</w:t>
      </w:r>
      <w:r w:rsidR="008D2BF0">
        <w:t xml:space="preserve"> place in the rankings in both years. </w:t>
      </w:r>
    </w:p>
    <w:p w14:paraId="25138A9E" w14:textId="73C9546C" w:rsidR="004D5091" w:rsidRDefault="009866A2" w:rsidP="004D5091">
      <w:pPr>
        <w:rPr>
          <w:b/>
        </w:rPr>
      </w:pPr>
      <w:r>
        <w:rPr>
          <w:b/>
        </w:rPr>
        <w:t>Period-responsiveness: deaths from specific causes amongst working age; all-cause mortality amongst the elderly</w:t>
      </w:r>
    </w:p>
    <w:p w14:paraId="49E68AEE" w14:textId="0DB8A43B" w:rsidR="009866A2" w:rsidRDefault="004D5091" w:rsidP="009866A2">
      <w:r>
        <w:t xml:space="preserve">As evidence from the GBD and elsewhere indicates, within working age changes in death rates due to specific external causes, such vehicle related deaths, and ‘despair related’ deaths such as drug overdoses and suicides (broadly ‘Self harm’) tend to rise fairly quickly in response to </w:t>
      </w:r>
      <w:r w:rsidR="009866A2">
        <w:t>changing ‘environmental stimulus’. This period responsiveness appears more acute in the USA than in many other rich nations, likely because healthcare and systems of social security are less effective than in most comparable nations. Changes in these specific causes of death amongst people of working age are unlikely to greatly affect changes all-cause mortality, however, as most deaths do not occur within working age. However, changes to the funding and functioning of social care and healthcare are likely to influence all-cause mortality amongst the elderly. After people get beyond working age, and in particular once they become increasingly dependent on healthcare and social care services to continue living well, with a reasonable quality of life, then the level of investment in these services can be expected to have an effect on their mortality risks. This is exactly what the excess death estimates, and their concentration at older ages, indicate. The people most affected are likely to be particularly old and frail, and so to know the true cost of such cuts on cutting many lives a little shorter, accurate and highly disaggregated population and death count data need to be made available for persons aged more than 90 years of age. It is therefore not surprising that we have seen increases in all-cause death rates amongst the elderly but not the working age population.</w:t>
      </w:r>
    </w:p>
    <w:p w14:paraId="170D2802" w14:textId="7CF05CB9" w:rsidR="009866A2" w:rsidRDefault="009866A2" w:rsidP="009866A2">
      <w:pPr>
        <w:rPr>
          <w:b/>
        </w:rPr>
      </w:pPr>
      <w:r>
        <w:rPr>
          <w:b/>
        </w:rPr>
        <w:t xml:space="preserve">Lagged effects, </w:t>
      </w:r>
      <w:proofErr w:type="spellStart"/>
      <w:r>
        <w:rPr>
          <w:b/>
        </w:rPr>
        <w:t>lifecourse</w:t>
      </w:r>
      <w:proofErr w:type="spellEnd"/>
      <w:r>
        <w:rPr>
          <w:b/>
        </w:rPr>
        <w:t xml:space="preserve"> disadvantage, and cohort-responses to </w:t>
      </w:r>
      <w:r w:rsidR="00A432E5">
        <w:rPr>
          <w:b/>
        </w:rPr>
        <w:t>changing socioeconomic environments</w:t>
      </w:r>
    </w:p>
    <w:p w14:paraId="365884EE" w14:textId="502980A3" w:rsidR="00A432E5" w:rsidRPr="00A432E5" w:rsidRDefault="00A432E5" w:rsidP="009866A2">
      <w:r>
        <w:lastRenderedPageBreak/>
        <w:t xml:space="preserve">Death rates from specific external causes amongst the working age, and changes in </w:t>
      </w:r>
      <w:proofErr w:type="spellStart"/>
      <w:r>
        <w:t>all cause</w:t>
      </w:r>
      <w:proofErr w:type="spellEnd"/>
      <w:r>
        <w:t xml:space="preserve"> mortality amongst the elderly, both respond relatively quickly to changes in economic conditions and investment in public services. They are both epidemiologic ‘canaries’ </w:t>
      </w:r>
      <w:r w:rsidR="00F33EBB">
        <w:t xml:space="preserve">suggesting conditions have changed for the worse. But the death of a canary is usually not the first indicator that it is experiencing distress, and </w:t>
      </w:r>
      <w:r w:rsidR="00445B0B">
        <w:t xml:space="preserve">other </w:t>
      </w:r>
      <w:r w:rsidR="00F33EBB">
        <w:t>people, unlike canaries, can tell us of this distress directly</w:t>
      </w:r>
      <w:r w:rsidR="00445B0B">
        <w:t>, if we choose to listen</w:t>
      </w:r>
      <w:r w:rsidR="00F33EBB">
        <w:t xml:space="preserve">. </w:t>
      </w:r>
      <w:r w:rsidR="00445B0B">
        <w:t xml:space="preserve">The Coalition government introduced annual measurements of subjective wellbeing in 2010, and in each successive year scores have fallen within most age groups. </w:t>
      </w:r>
      <w:r w:rsidR="00445B0B">
        <w:fldChar w:fldCharType="begin" w:fldLock="1"/>
      </w:r>
      <w:r w:rsidR="006C3C37">
        <w:instrText>ADDIN CSL_CITATION { "citationItems" : [ { "id" : "ITEM-1", "itemData" : { "DOI" : "10.1136/bmj.i3697", "ISSN" : "1756-1833", "author" : [ { "dropping-particle" : "", "family" : "Dorling", "given" : "Danny", "non-dropping-particle" : "", "parse-names" : false, "suffix" : "" } ], "container-title" : "BMJ", "id" : "ITEM-1", "issued" : { "date-parts" : [ [ "2016", "7", "6" ] ] }, "page" : "i3697", "title" : "Brexit: the decision of a divided country", "type" : "article-journal" }, "uris" : [ "http://www.mendeley.com/documents/?uuid=6b24d094-2ba6-4b81-a32e-6fde0480d608" ] }, { "id" : "ITEM-2", "itemData" : { "URL" : "https://www.ons.gov.uk/peoplepopulationandcommunity/wellbeing/datasets/measuringnationalwellbeingdomainsandmeasures", "author" : [ { "dropping-particle" : "", "family" : "ONS", "given" : "", "non-dropping-particle" : "", "parse-names" : false, "suffix" : "" } ], "id" : "ITEM-2", "issued" : { "date-parts" : [ [ "0" ] ] }, "title" : "Measuring National Well-being: Domains and Measures", "type" : "webpage" }, "uris" : [ "http://www.mendeley.com/documents/?uuid=524608e3-df9a-4543-acf1-bb26369c8a28" ] }, { "id" : "ITEM-3", "itemData" : { "URL" : "http://www.ons.gov.uk/peoplepopulationandcommunity/wellbeing/articles/measuringnationalwellbeing/2016", "author" : [ { "dropping-particle" : "", "family" : "ONS", "given" : "", "non-dropping-particle" : "", "parse-names" : false, "suffix" : "" } ], "id" : "ITEM-3", "issued" : { "date-parts" : [ [ "0" ] ] }, "title" : "Measuring National well-being: Life in the UK: 2016", "type" : "webpage" }, "uris" : [ "http://www.mendeley.com/documents/?uuid=d4727a40-697a-4ee2-8f97-60cfd26321ae" ] } ], "mendeley" : { "formattedCitation" : "[46\u201348]", "plainTextFormattedCitation" : "[46\u201348]", "previouslyFormattedCitation" : "[46\u201348]" }, "properties" : { "noteIndex" : 0 }, "schema" : "https://github.com/citation-style-language/schema/raw/master/csl-citation.json" }</w:instrText>
      </w:r>
      <w:r w:rsidR="00445B0B">
        <w:fldChar w:fldCharType="separate"/>
      </w:r>
      <w:r w:rsidR="00445B0B" w:rsidRPr="00445B0B">
        <w:rPr>
          <w:noProof/>
        </w:rPr>
        <w:t>[46–48]</w:t>
      </w:r>
      <w:r w:rsidR="00445B0B">
        <w:fldChar w:fldCharType="end"/>
      </w:r>
      <w:r w:rsidR="00F33EBB">
        <w:t xml:space="preserve"> </w:t>
      </w:r>
    </w:p>
    <w:p w14:paraId="0657C0E1" w14:textId="71EE935D" w:rsidR="00893259" w:rsidRDefault="006C3C37" w:rsidP="00E323A4">
      <w:r>
        <w:t xml:space="preserve">It appears that the combined effects of the GFC followed by the Coalition’s Austerity experiment include: lower subjective wellbeing at most ages, somewhat fewer vehicle related deaths and somewhat more suicides within working age, and a substantial number of excess deaths amongst the elderly. The finding of, if anything, fewer net deaths within working age fits with the mixed picture emerging from literature exploring the associations between economic decline and different dimensions of mortality and morbidity. </w:t>
      </w:r>
      <w:r>
        <w:fldChar w:fldCharType="begin" w:fldLock="1"/>
      </w:r>
      <w:r w:rsidR="00656B3F">
        <w:instrText>ADDIN CSL_CITATION { "citationItems" : [ { "id" : "ITEM-1", "itemData" : { "DOI" : "10.1146/annurev-publhealth-031210-101146", "ISSN" : "0163-7525", "author" : [ { "dropping-particle" : "", "family" : "Catalano", "given" : "Ralph", "non-dropping-particle" : "", "parse-names" : false, "suffix" : "" }, { "dropping-particle" : "", "family" : "Goldman-Mellor", "given" : "Sidra", "non-dropping-particle" : "", "parse-names" : false, "suffix" : "" }, { "dropping-particle" : "", "family" : "Saxton", "given" : "Katherine", "non-dropping-particle" : "", "parse-names" : false, "suffix" : "" }, { "dropping-particle" : "", "family" : "Margerison-Zilko", "given" : "Claire", "non-dropping-particle" : "", "parse-names" : false, "suffix" : "" }, { "dropping-particle" : "", "family" : "Subbaraman", "given" : "Meenakshi", "non-dropping-particle" : "", "parse-names" : false, "suffix" : "" }, { "dropping-particle" : "", "family" : "LeWinn", "given" : "Kaja", "non-dropping-particle" : "", "parse-names" : false, "suffix" : "" }, { "dropping-particle" : "", "family" : "Anderson", "given" : "Elizabeth", "non-dropping-particle" : "", "parse-names" : false, "suffix" : "" } ], "container-title" : "Annual Review of Public Health", "id" : "ITEM-1", "issue" : "1", "issued" : { "date-parts" : [ [ "2011", "4", "21" ] ] }, "page" : "431-450", "title" : "The Health Effects of Economic Decline", "type" : "article-journal", "volume" : "32" }, "uris" : [ "http://www.mendeley.com/documents/?uuid=b5cff84f-2eef-4d10-be13-bef8da80cfc8" ] } ], "mendeley" : { "formattedCitation" : "[49]", "plainTextFormattedCitation" : "[49]", "previouslyFormattedCitation" : "[49]" }, "properties" : { "noteIndex" : 0 }, "schema" : "https://github.com/citation-style-language/schema/raw/master/csl-citation.json" }</w:instrText>
      </w:r>
      <w:r>
        <w:fldChar w:fldCharType="separate"/>
      </w:r>
      <w:r w:rsidRPr="006C3C37">
        <w:rPr>
          <w:noProof/>
        </w:rPr>
        <w:t>[49]</w:t>
      </w:r>
      <w:r>
        <w:fldChar w:fldCharType="end"/>
      </w:r>
      <w:r>
        <w:t xml:space="preserve"> Though it is often the working age working poor </w:t>
      </w:r>
      <w:r w:rsidR="00656B3F">
        <w:t xml:space="preserve">(and their children) </w:t>
      </w:r>
      <w:r>
        <w:t>who experienced some of the most overtly adverse changes to social security provision in the UK, leading for instance to an explosion s</w:t>
      </w:r>
      <w:r w:rsidR="00656B3F">
        <w:t xml:space="preserve">ince 2010 in food bank use, </w:t>
      </w:r>
      <w:r w:rsidR="00656B3F">
        <w:fldChar w:fldCharType="begin" w:fldLock="1"/>
      </w:r>
      <w:r w:rsidR="00893259">
        <w:instrText>ADDIN CSL_CITATION { "citationItems" : [ { "id" : "ITEM-1", "itemData" : { "DOI" : "10.1111/area.12233", "ISSN" : "00040894", "author" : [ { "dropping-particle" : "", "family" : "Lambie-Mumford", "given" : "Hannah", "non-dropping-particle" : "", "parse-names" : false, "suffix" : "" }, { "dropping-particle" : "", "family" : "Green", "given" : "Mark A", "non-dropping-particle" : "", "parse-names" : false, "suffix" : "" } ], "container-title" : "Area", "id" : "ITEM-1", "issued" : { "date-parts" : [ [ "2015", "10" ] ] }, "page" : "n/a-n/a", "title" : "Austerity, welfare reform and the rising use of food banks by children in England and Wales", "type" : "article-journal" }, "uris" : [ "http://www.mendeley.com/documents/?uuid=3bb37626-daef-47c9-bcc3-99993218af52" ] }, { "id" : "ITEM-2", "itemData" : { "DOI" : "10.1016/S0140-6736(15)60983-7", "ISBN" : "0140-6736", "ISSN" : "01406736", "PMID" : "26009221", "abstract" : "People queueing for food aid is an image reminiscent of the Great Depression in the 1930s, but one that has come to characterise many European nations in the grip of austerity today. In 2013\u201314, the UK's Trussell Trust, a national network of food banks, provided emergency food aid to more than 900 000 adults and children, a 163% increase from the previous year.1 Greek, Spanish, and French charities have also reported marked rises in the number of people seeking emergency food support.2 Alongside clinical evidence of rising nutritional deficiencies,2 and 3 these reports suggest that a problem is emerging, but to what extent is food insecurity rising across Europe? We have searched the EuroStat database for the prevalence of households that are unable to afford meat (or a vegetarian equivalent) every second day\u2014an amount generally recommended in European dietary guidelines. This is a common measure of household food insecurity, which is defined as uncertain and insufficient food availability and access arising from resource constraints", "author" : [ { "dropping-particle" : "", "family" : "Loopstra", "given" : "Rachel", "non-dropping-particle" : "", "parse-names" : false, "suffix" : "" }, { "dropping-particle" : "", "family" : "Reeves", "given" : "Aaron", "non-dropping-particle" : "", "parse-names" : false, "suffix" : "" }, { "dropping-particle" : "", "family" : "Stuckler", "given" : "David", "non-dropping-particle" : "", "parse-names" : false, "suffix" : "" } ], "container-title" : "The Lancet", "id" : "ITEM-2", "issue" : "9982", "issued" : { "date-parts" : [ [ "2015" ] ] }, "page" : "2041", "title" : "Rising food insecurity in Europe", "type" : "article-journal", "volume" : "385" }, "uris" : [ "http://www.mendeley.com/documents/?uuid=df2265a0-134d-4f34-9449-a34b36fbe30f" ] }, { "id" : "ITEM-3", "itemData" : { "DOI" : "10.1136/bmj.h1775", "ISBN" : "9788578110796", "ISSN" : "1756-1833", "PMID" : "25854525", "abstract" : "Deals with the questions:\\r\\nWhere are food banks opening?\\r\\nWhy are food banks distributing more food?\\r\\nImplications of rising food bank use\\r\\n", "author" : [ { "dropping-particle" : "", "family" : "Loopstra", "given" : "R.", "non-dropping-particle" : "", "parse-names" : false, "suffix" : "" }, { "dropping-particle" : "", "family" : "Reeves", "given" : "A.", "non-dropping-particle" : "", "parse-names" : false, "suffix" : "" }, { "dropping-particle" : "", "family" : "Taylor-Robinson", "given" : "D.", "non-dropping-particle" : "", "parse-names" : false, "suffix" : "" }, { "dropping-particle" : "", "family" : "Barr", "given" : "B.", "non-dropping-particle" : "", "parse-names" : false, "suffix" : "" }, { "dropping-particle" : "", "family" : "McKee", "given" : "M.", "non-dropping-particle" : "", "parse-names" : false, "suffix" : "" }, { "dropping-particle" : "", "family" : "Stuckler", "given" : "D.", "non-dropping-particle" : "", "parse-names" : false, "suffix" : "" } ], "container-title" : "Bmj", "id" : "ITEM-3", "issue" : "apr08 9", "issued" : { "date-parts" : [ [ "2015" ] ] }, "page" : "h1775-h1775", "title" : "Austerity, sanctions, and the rise of food banks in the UK", "type" : "article-journal", "volume" : "350" }, "uris" : [ "http://www.mendeley.com/documents/?uuid=82d2639b-657c-471c-844a-adf0ff7cf37a" ] } ], "mendeley" : { "formattedCitation" : "[50\u201352]", "plainTextFormattedCitation" : "[50\u201352]", "previouslyFormattedCitation" : "[50\u201352]" }, "properties" : { "noteIndex" : 0 }, "schema" : "https://github.com/citation-style-language/schema/raw/master/csl-citation.json" }</w:instrText>
      </w:r>
      <w:r w:rsidR="00656B3F">
        <w:fldChar w:fldCharType="separate"/>
      </w:r>
      <w:r w:rsidR="00656B3F" w:rsidRPr="00656B3F">
        <w:rPr>
          <w:noProof/>
        </w:rPr>
        <w:t>[50–52]</w:t>
      </w:r>
      <w:r w:rsidR="00656B3F">
        <w:fldChar w:fldCharType="end"/>
      </w:r>
      <w:r w:rsidR="00656B3F">
        <w:t xml:space="preserve"> it is within the sick and frail, a subpopulation found predominantly within persons of pensionable age, that cuts to the quality of social and healthcare services appear to be a matter of life on death, now, and on a large scale, and so it is amongst the elderly that the consequences of reduced public investment can be counted in tens of thousands of additional deaths. This is despite, on paper, pensioners being one of the most generously treated demographic groups by consecutive UK governments, including the Coalition Government’s commitment in 2011 to a ‘Triple Lock’ to uprate the Basic State Pension such that its value will not decline in relative terms over time.</w:t>
      </w:r>
      <w:r w:rsidR="00893259">
        <w:t xml:space="preserve"> </w:t>
      </w:r>
      <w:r w:rsidR="00893259">
        <w:fldChar w:fldCharType="begin" w:fldLock="1"/>
      </w:r>
      <w:r w:rsidR="00893259">
        <w:instrText>ADDIN CSL_CITATION { "citationItems" : [ { "id" : "ITEM-1", "itemData" : { "author" : [ { "dropping-particle" : "", "family" : "Thurley", "given" : "D", "non-dropping-particle" : "", "parse-names" : false, "suffix" : "" } ], "id" : "ITEM-1", "issued" : { "date-parts" : [ [ "2016" ] ] }, "number" : "SN-05649", "publisher-place" : "London", "title" : "State Pension uprating - 2010 onwards", "type" : "report" }, "uris" : [ "http://www.mendeley.com/documents/?uuid=99e9d7bc-ba94-4cf1-9619-27c23ff8a29b" ] } ], "mendeley" : { "formattedCitation" : "[53]", "plainTextFormattedCitation" : "[53]", "previouslyFormattedCitation" : "[53]" }, "properties" : { "noteIndex" : 0 }, "schema" : "https://github.com/citation-style-language/schema/raw/master/csl-citation.json" }</w:instrText>
      </w:r>
      <w:r w:rsidR="00893259">
        <w:fldChar w:fldCharType="separate"/>
      </w:r>
      <w:r w:rsidR="00893259" w:rsidRPr="00893259">
        <w:rPr>
          <w:noProof/>
        </w:rPr>
        <w:t>[53]</w:t>
      </w:r>
      <w:r w:rsidR="00893259">
        <w:fldChar w:fldCharType="end"/>
      </w:r>
      <w:r w:rsidR="00893259">
        <w:t xml:space="preserve"> Although such commitments to maintaining the relative value of pensions benefit pensioners still in good health, with ageing comes frailty and expensive-to-treat </w:t>
      </w:r>
      <w:proofErr w:type="spellStart"/>
      <w:r w:rsidR="00893259">
        <w:t>multimorbidity</w:t>
      </w:r>
      <w:proofErr w:type="spellEnd"/>
      <w:r w:rsidR="00893259">
        <w:t xml:space="preserve">. It is once health deteriorates to a point where pensioners become dependent on state social care and health care to survive from year to year and month to month that they become exposed to a system both under rapid reinvention and disruption, and under increasing financial pressures and constraints. </w:t>
      </w:r>
      <w:r w:rsidR="00893259">
        <w:fldChar w:fldCharType="begin" w:fldLock="1"/>
      </w:r>
      <w:r w:rsidR="00335AD5">
        <w:instrText>ADDIN CSL_CITATION { "citationItems" : [ { "id" : "ITEM-1", "itemData" : { "author" : [ { "dropping-particle" : "", "family" : "Lafond", "given" : "S", "non-dropping-particle" : "", "parse-names" : false, "suffix" : "" }, { "dropping-particle" : "", "family" : "Arora", "given" : "S", "non-dropping-particle" : "", "parse-names" : false, "suffix" : "" }, { "dropping-particle" : "", "family" : "Charlesworth", "given" : "A", "non-dropping-particle" : "", "parse-names" : false, "suffix" : "" }, { "dropping-particle" : "", "family" : "McKeon", "given" : "A", "non-dropping-particle" : "", "parse-names" : false, "suffix" : "" } ], "id" : "ITEM-1", "issued" : { "date-parts" : [ [ "2014" ] ] }, "title" : "Into the red? The state of the NHS' finances: An analysis of NHS expenditure between 2010 and 2014", "type" : "report" }, "uris" : [ "http://www.mendeley.com/documents/?uuid=57ba5efa-7ac8-48d9-be2d-da229930b565" ] } ], "mendeley" : { "formattedCitation" : "[54]", "plainTextFormattedCitation" : "[54]", "previouslyFormattedCitation" : "[54]" }, "properties" : { "noteIndex" : 0 }, "schema" : "https://github.com/citation-style-language/schema/raw/master/csl-citation.json" }</w:instrText>
      </w:r>
      <w:r w:rsidR="00893259">
        <w:fldChar w:fldCharType="separate"/>
      </w:r>
      <w:r w:rsidR="00893259" w:rsidRPr="00893259">
        <w:rPr>
          <w:noProof/>
        </w:rPr>
        <w:t>[54]</w:t>
      </w:r>
      <w:r w:rsidR="00893259">
        <w:fldChar w:fldCharType="end"/>
      </w:r>
      <w:r w:rsidR="00893259">
        <w:t xml:space="preserve"> </w:t>
      </w:r>
    </w:p>
    <w:p w14:paraId="67B40E37" w14:textId="47E4A1B9" w:rsidR="00335AD5" w:rsidRDefault="00893259" w:rsidP="00E323A4">
      <w:r>
        <w:t xml:space="preserve">The longer-term consequences of austerity may take decades to become apparent. Long-term demographic records show that especially severe environmental change can </w:t>
      </w:r>
      <w:r w:rsidR="00335AD5">
        <w:t>cause lower cognitive functioning, increased morbidity, and an increased mortality risk to be carried by exposed populations throughout their lives; to an extent the 1918 Influenza pandemic was still ‘killing’ people, by increasing their age-specific mortality risk, at the start of the 21</w:t>
      </w:r>
      <w:r w:rsidR="00335AD5" w:rsidRPr="00335AD5">
        <w:rPr>
          <w:vertAlign w:val="superscript"/>
        </w:rPr>
        <w:t>st</w:t>
      </w:r>
      <w:r w:rsidR="00335AD5">
        <w:t xml:space="preserve"> century. </w:t>
      </w:r>
      <w:r w:rsidR="00335AD5">
        <w:fldChar w:fldCharType="begin" w:fldLock="1"/>
      </w:r>
      <w:r w:rsidR="00923071">
        <w:instrText>ADDIN CSL_CITATION { "citationItems" : [ { "id" : "ITEM-1", "itemData" : { "DOI" : "10.1257/000282805774669943", "ISSN" : "0002-8282", "author" : [ { "dropping-particle" : "", "family" : "Almond", "given" : "Douglas", "non-dropping-particle" : "", "parse-names" : false, "suffix" : "" }, { "dropping-particle" : "", "family" : "Mazumder", "given" : "Bhashkar", "non-dropping-particle" : "", "parse-names" : false, "suffix" : "" } ], "container-title" : "American Economic Review", "id" : "ITEM-1", "issue" : "2", "issued" : { "date-parts" : [ [ "2005", "5" ] ] }, "page" : "258-262", "title" : "The 1918 Influenza Pandemic and Subsequent Health Outcomes: An Analysis of SIPP Data", "type" : "article-journal", "volume" : "95" }, "uris" : [ "http://www.mendeley.com/documents/?uuid=e8d63c20-94b6-409a-adf8-906a1ed97e38" ] }, { "id" : "ITEM-2", "itemData" : { "DOI" : "10.1086/507154", "ISSN" : "0022-3808", "author" : [ { "dropping-particle" : "", "family" : "Almond", "given" : "Douglas", "non-dropping-particle" : "", "parse-names" : false, "suffix" : "" } ], "container-title" : "Journal of Political Economy", "id" : "ITEM-2", "issue" : "4", "issued" : { "date-parts" : [ [ "2006", "8" ] ] }, "page" : "672-712", "title" : "Is the 1918 Influenza Pandemic Over? Long\u2010Term Effects of In Utero Influenza Exposure in the Post\u20101940 U.S. Population", "type" : "article-journal", "volume" : "114" }, "uris" : [ "http://www.mendeley.com/documents/?uuid=cb893731-bbc6-45ff-9adb-2f23e7201614" ] }, { "id" : "ITEM-3",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3", "issue" : "4", "issued" : { "date-parts" : [ [ "2013" ] ] }, "page" : "1164-1176", "title" : "Visualizing Europe\u2019s demographic scars with coplots and contour plots", "type" : "article-journal", "volume" : "42" }, "uris" : [ "http://www.mendeley.com/documents/?uuid=39de76e3-0889-44c7-9d3b-c4352af67b58" ] }, { "id" : "ITEM-4", "itemData" : { "DOI" : "10.1080/07315724.2004.10719428", "ISSN" : "0731-5724", "author" : [ { "dropping-particle" : "", "family" : "Barker", "given" : "D.J.P.", "non-dropping-particle" : "", "parse-names" : false, "suffix" : "" } ], "container-title" : "Journal of the American College of Nutrition", "id" : "ITEM-4", "issue" : "sup6", "issued" : { "date-parts" : [ [ "2004", "12" ] ] }, "page" : "588S-595S", "title" : "The Developmental Origins of Adult Disease", "type" : "article-journal", "volume" : "23" }, "uris" : [ "http://www.mendeley.com/documents/?uuid=e8e0d211-4bf4-4b81-8d02-cb3630bc6439" ] } ], "mendeley" : { "formattedCitation" : "[24,55\u201357]", "plainTextFormattedCitation" : "[24,55\u201357]", "previouslyFormattedCitation" : "[24,55\u201357]" }, "properties" : { "noteIndex" : 0 }, "schema" : "https://github.com/citation-style-language/schema/raw/master/csl-citation.json" }</w:instrText>
      </w:r>
      <w:r w:rsidR="00335AD5">
        <w:fldChar w:fldCharType="separate"/>
      </w:r>
      <w:r w:rsidR="00335AD5" w:rsidRPr="00335AD5">
        <w:rPr>
          <w:noProof/>
        </w:rPr>
        <w:t>[24,55–57]</w:t>
      </w:r>
      <w:r w:rsidR="00335AD5">
        <w:fldChar w:fldCharType="end"/>
      </w:r>
      <w:r w:rsidR="00335AD5">
        <w:t xml:space="preserve"> Although, absent of a failed state, a war, or an uncontained disease pandemic, specific cohort effects associated with perinatal exposure should not be expected, evidence of more subtle possible cohort effects associated with shifts in labour market conditions have been identified for specific types of mortality</w:t>
      </w:r>
      <w:r w:rsidR="00510F95">
        <w:t xml:space="preserve">. Research exploring </w:t>
      </w:r>
      <w:r w:rsidR="00923071">
        <w:t xml:space="preserve">patterns in </w:t>
      </w:r>
      <w:r w:rsidR="00510F95">
        <w:t xml:space="preserve">Scottish alcohol mortality and suicide trends has, for example, </w:t>
      </w:r>
      <w:r w:rsidR="00923071">
        <w:t xml:space="preserve">indicated there may be cohort effects associated with the years in which people first enter the formal labour market, with higher rates of suicide and alcohol-related deaths amongst males, in particular, who started their work life after the start of ‘neoliberal’ labour market reforms in the early 1980s, compared with cohorts who first started work in the 1970s and before. </w:t>
      </w:r>
      <w:r w:rsidR="00923071">
        <w:fldChar w:fldCharType="begin" w:fldLock="1"/>
      </w:r>
      <w:r w:rsidR="00923071">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id" : "ITEM-2", "itemData" : { "DOI" : "10.1016/j.puhe.2015.12.013", "ISSN" : "00333506", "author" : [ { "dropping-particle" : "", "family" : "McCartney", "given" : "G.", "non-dropping-particle" : "", "parse-names" : false, "suffix" : "" }, { "dropping-particle" : "", "family" : "Bouttell", "given" : "J.", "non-dropping-particle" : "", "parse-names" : false, "suffix" : "" }, { "dropping-particle" : "", "family" : "Craig", "given" : "N.", "non-dropping-particle" : "", "parse-names" : false, "suffix" : "" }, { "dropping-particle" : "", "family" : "Craig", "given" : "P.", "non-dropping-particle" : "", "parse-names" : false, "suffix" : "" }, { "dropping-particle" : "", "family" : "Graham", "given" : "L.", "non-dropping-particle" : "", "parse-names" : false, "suffix" : "" }, { "dropping-particle" : "", "family" : "Lakha", "given" : "F.", "non-dropping-particle" : "", "parse-names" : false, "suffix" : "" }, { "dropping-particle" : "", "family" : "Lewsey", "given" : "J.", "non-dropping-particle" : "", "parse-names" : false, "suffix" : "" }, { "dropping-particle" : "", "family" : "McAdams", "given" : "R.", "non-dropping-particle" : "", "parse-names" : false, "suffix" : "" }, { "dropping-particle" : "", "family" : "MacPherson", "given" : "M.", "non-dropping-particle" : "", "parse-names" : false, "suffix" : "" }, { "dropping-particle" : "", "family" : "Minton", "given" : "J.", "non-dropping-particle" : "", "parse-names" : false, "suffix" : "" }, { "dropping-particle" : "", "family" : "Parkinson", "given" : "J.", "non-dropping-particle" : "", "parse-names" : false, "suffix" : "" }, { "dropping-particle" : "", "family" : "Robinson", "given" : "M.", "non-dropping-particle" : "", "parse-names" : false, "suffix" : "" }, { "dropping-particle" : "", "family" : "Shipton", "given" : "D.", "non-dropping-particle" : "", "parse-names" : false, "suffix" : "" }, { "dropping-particle" : "", "family" : "Taulbut", "given" : "M.", "non-dropping-particle" : "", "parse-names" : false, "suffix" : "" }, { "dropping-particle" : "", "family" : "Walsh", "given" : "D.", "non-dropping-particle" : "", "parse-names" : false, "suffix" : "" }, { "dropping-particle" : "", "family" : "Beeston", "given" : "C.", "non-dropping-particle" : "", "parse-names" : false, "suffix" : "" } ], "container-title" : "Public Health", "id" : "ITEM-2", "issued" : { "date-parts" : [ [ "2016", "3" ] ] }, "page" : "13-23", "title" : "Explaining trends in alcohol-related harms in Scotland, 1991\u20132011 (I): the role of incomes, effects of socio-economic and political adversity and demographic change", "type" : "article-journal", "volume" : "132" }, "uris" : [ "http://www.mendeley.com/documents/?uuid=d391b605-0fc0-401d-aa0f-abd97e581d71" ] }, { "id" : "ITEM-3", "itemData" : { "DOI" : "10.1016/j.puhe.2015.12.012", "ISSN" : "00333506", "author" : [ { "dropping-particle" : "", "family" : "McCartney", "given" : "G.", "non-dropping-particle" : "", "parse-names" : false, "suffix" : "" }, { "dropping-particle" : "", "family" : "Bouttell", "given" : "J.", "non-dropping-particle" : "", "parse-names" : false, "suffix" : "" }, { "dropping-particle" : "", "family" : "Craig", "given" : "N.", "non-dropping-particle" : "", "parse-names" : false, "suffix" : "" }, { "dropping-particle" : "", "family" : "Craig", "given" : "P.", "non-dropping-particle" : "", "parse-names" : false, "suffix" : "" }, { "dropping-particle" : "", "family" : "Graham", "given" : "L.", "non-dropping-particle" : "", "parse-names" : false, "suffix" : "" }, { "dropping-particle" : "", "family" : "Lakha", "given" : "F.", "non-dropping-particle" : "", "parse-names" : false, "suffix" : "" }, { "dropping-particle" : "", "family" : "Lewsey", "given" : "J.", "non-dropping-particle" : "", "parse-names" : false, "suffix" : "" }, { "dropping-particle" : "", "family" : "McAdams", "given" : "R.", "non-dropping-particle" : "", "parse-names" : false, "suffix" : "" }, { "dropping-particle" : "", "family" : "MacPherson", "given" : "M.", "non-dropping-particle" : "", "parse-names" : false, "suffix" : "" }, { "dropping-particle" : "", "family" : "Minton", "given" : "J.", "non-dropping-particle" : "", "parse-names" : false, "suffix" : "" }, { "dropping-particle" : "", "family" : "Parkinson", "given" : "J.", "non-dropping-particle" : "", "parse-names" : false, "suffix" : "" }, { "dropping-particle" : "", "family" : "Robinson", "given" : "M.", "non-dropping-particle" : "", "parse-names" : false, "suffix" : "" }, { "dropping-particle" : "", "family" : "Shipton", "given" : "D.", "non-dropping-particle" : "", "parse-names" : false, "suffix" : "" }, { "dropping-particle" : "", "family" : "Taulbut", "given" : "M.", "non-dropping-particle" : "", "parse-names" : false, "suffix" : "" }, { "dropping-particle" : "", "family" : "Walsh", "given" : "D.", "non-dropping-particle" : "", "parse-names" : false, "suffix" : "" }, { "dropping-particle" : "", "family" : "Beeston", "given" : "C.", "non-dropping-particle" : "", "parse-names" : false, "suffix" : "" } ], "container-title" : "Public Health", "id" : "ITEM-3", "issued" : { "date-parts" : [ [ "2016", "3" ] ] }, "page" : "24-32", "title" : "Explaining trends in alcohol-related harms in Scotland 1991\u20132011 (II): policy, social norms, the alcohol market, clinical changes and a synthesis", "type" : "article-journal", "volume" : "132" }, "uris" : [ "http://www.mendeley.com/documents/?uuid=5de7d09d-cecc-471c-bed2-85fcdba67ebb" ] } ], "mendeley" : { "formattedCitation" : "[58\u201360]", "plainTextFormattedCitation" : "[58\u201360]", "previouslyFormattedCitation" : "[58\u201360]" }, "properties" : { "noteIndex" : 0 }, "schema" : "https://github.com/citation-style-language/schema/raw/master/csl-citation.json" }</w:instrText>
      </w:r>
      <w:r w:rsidR="00923071">
        <w:fldChar w:fldCharType="separate"/>
      </w:r>
      <w:r w:rsidR="00923071" w:rsidRPr="00923071">
        <w:rPr>
          <w:noProof/>
        </w:rPr>
        <w:t>[58–60]</w:t>
      </w:r>
      <w:r w:rsidR="00923071">
        <w:fldChar w:fldCharType="end"/>
      </w:r>
      <w:r w:rsidR="00923071">
        <w:t xml:space="preserve"> Such findings may fit into a broader research agenda on the health effects of increasingly ‘precarious’ modes of employment. </w:t>
      </w:r>
      <w:r w:rsidR="00923071">
        <w:fldChar w:fldCharType="begin" w:fldLock="1"/>
      </w:r>
      <w:r w:rsidR="00923071">
        <w:instrText>ADDIN CSL_CITATION { "citationItems" : [ { "id" : "ITEM-1", "itemData" : { "DOI" : "10.1093/ije/dyv342", "ISSN" : "0300-5771", "author" : [ { "dropping-particle" : "", "family" : "Benach", "given" : "J", "non-dropping-particle" : "", "parse-names" : false, "suffix" : "" }, { "dropping-particle" : "", "family" : "Vives", "given" : "A", "non-dropping-particle" : "", "parse-names" : false, "suffix" : "" }, { "dropping-particle" : "", "family" : "Tarafa", "given" : "G", "non-dropping-particle" : "", "parse-names" : false, "suffix" : "" }, { "dropping-particle" : "", "family" : "Delclos", "given" : "C", "non-dropping-particle" : "", "parse-names" : false, "suffix" : "" }, { "dropping-particle" : "", "family" : "Muntaner", "given" : "C", "non-dropping-particle" : "", "parse-names" : false, "suffix" : "" } ], "container-title" : "International Journal of Epidemiology", "id" : "ITEM-1", "issue" : "1", "issued" : { "date-parts" : [ [ "2016", "2" ] ] }, "page" : "232-238", "title" : "What should we know about precarious employment and health in 2025? framing the agenda for the next decade of research", "type" : "article-journal", "volume" : "45" }, "uris" : [ "http://www.mendeley.com/documents/?uuid=13c87fe6-0fef-4216-bb34-373588996ba7" ] } ], "mendeley" : { "formattedCitation" : "[61]", "plainTextFormattedCitation" : "[61]" }, "properties" : { "noteIndex" : 0 }, "schema" : "https://github.com/citation-style-language/schema/raw/master/csl-citation.json" }</w:instrText>
      </w:r>
      <w:r w:rsidR="00923071">
        <w:fldChar w:fldCharType="separate"/>
      </w:r>
      <w:r w:rsidR="00923071" w:rsidRPr="00923071">
        <w:rPr>
          <w:noProof/>
        </w:rPr>
        <w:t>[61]</w:t>
      </w:r>
      <w:r w:rsidR="00923071">
        <w:fldChar w:fldCharType="end"/>
      </w:r>
    </w:p>
    <w:p w14:paraId="79DDB744" w14:textId="77777777" w:rsidR="001D686D" w:rsidRDefault="001D686D" w:rsidP="00E323A4"/>
    <w:p w14:paraId="4ED1E4C1" w14:textId="77777777" w:rsidR="00E323A4" w:rsidRDefault="00E323A4" w:rsidP="00E323A4">
      <w:pPr>
        <w:pStyle w:val="Heading2"/>
      </w:pPr>
      <w:r>
        <w:lastRenderedPageBreak/>
        <w:t>Limitations</w:t>
      </w:r>
    </w:p>
    <w:p w14:paraId="6541978D" w14:textId="77777777" w:rsidR="00E323A4" w:rsidRDefault="00E323A4" w:rsidP="00E323A4">
      <w:r>
        <w:t xml:space="preserve">Population estimates for ages over 90 years are not routinely available disaggregated by age in single years as part of standard UK population estimates, and are estimated by the ONS within the main dataset used in these analyses based on population and mortality rates at younger ages. Given that our results indicated that much of the additional burden of excess mortality has been at some of the oldest ages, however, we considered it important to produce estimates of total excess deaths which include ages up to 95 years, despite these limitations. These limitations in the quality and availability of highly disaggregated data at some of the oldest ages are not just limitations affecting our analyses, but limitations which may hide some of the greatest mortality excesses which have occurred in England &amp; Wales within the previous decade. Effective measurement and dissemination of age-disaggregated population and death counts at and above the age of 90 years should therefore be a national record keeping priority. </w:t>
      </w:r>
    </w:p>
    <w:p w14:paraId="205FFB74" w14:textId="283F9979" w:rsidR="00E323A4" w:rsidRDefault="00E323A4" w:rsidP="00E323A4">
      <w:r>
        <w:t xml:space="preserve">As has been noted many times before, “all models are wrong, but some are useful”. </w:t>
      </w:r>
      <w:r w:rsidR="008D06C0">
        <w:fldChar w:fldCharType="begin" w:fldLock="1"/>
      </w:r>
      <w:r w:rsidR="00923071">
        <w:instrText>ADDIN CSL_CITATION { "citationItems" : [ { "id" : "ITEM-1", "itemData" : { "DOI" : "10.1080/01621459.1976.10480949", "ISSN" : "0162-1459", "author" : [ { "dropping-particle" : "", "family" : "Box", "given" : "George E. P.", "non-dropping-particle" : "", "parse-names" : false, "suffix" : "" } ], "container-title" : "Journal of the American Statistical Association", "id" : "ITEM-1", "issue" : "356", "issued" : { "date-parts" : [ [ "1976", "12" ] ] }, "page" : "791-799", "title" : "Science and Statistics", "type" : "article-journal", "volume" : "71" }, "uris" : [ "http://www.mendeley.com/documents/?uuid=764a703d-3937-433a-bfc3-e3f0a08558b6" ] } ], "mendeley" : { "formattedCitation" : "[62]", "plainTextFormattedCitation" : "[62]", "previouslyFormattedCitation" : "[61]" }, "properties" : { "noteIndex" : 0 }, "schema" : "https://github.com/citation-style-language/schema/raw/master/csl-citation.json" }</w:instrText>
      </w:r>
      <w:r w:rsidR="008D06C0">
        <w:fldChar w:fldCharType="separate"/>
      </w:r>
      <w:r w:rsidR="00923071" w:rsidRPr="00923071">
        <w:rPr>
          <w:noProof/>
        </w:rPr>
        <w:t>[62]</w:t>
      </w:r>
      <w:r w:rsidR="008D06C0">
        <w:fldChar w:fldCharType="end"/>
      </w:r>
      <w:r w:rsidR="008D06C0">
        <w:t xml:space="preserve"> </w:t>
      </w:r>
      <w:r>
        <w:t xml:space="preserve">This model is clearly ‘wrong’ in the sense that it applies projected mortality rates to observed population counts for a number of consecutive years, and of course different mortality rates at any particular age would affect the number of people alive and thus exposed to the mortality rate of people one year older in the following year. However, we argue this approach is appropriate for aggregate quantification of harms or benefits, because otherwise sufficiently large premature mortality could give the impression that deleterious trends are actually positive. For example, if there were a sudden rise in deaths due to cardiovascular events </w:t>
      </w:r>
      <w:r w:rsidR="003126D0">
        <w:t xml:space="preserve">occurring in populations in their late sixties there may then be a fall in deaths due to cancer amongst people in their seventies a few years later, but this should not be considered evidence of improvements in cancer treatment and care. </w:t>
      </w:r>
      <w:r>
        <w:t xml:space="preserve">For similar reasons, we have not altered the population sizes exposed to age-specific mortality risks in each of the years, only the degree of risks such populations are exposed to at each age.  </w:t>
      </w:r>
    </w:p>
    <w:p w14:paraId="62D1B8A5" w14:textId="5D0DB65B" w:rsidR="00776936" w:rsidRDefault="00776936" w:rsidP="00E323A4">
      <w:r>
        <w:t xml:space="preserve">The issue of how to </w:t>
      </w:r>
      <w:r w:rsidR="003126D0">
        <w:t xml:space="preserve">accurately </w:t>
      </w:r>
      <w:r>
        <w:t xml:space="preserve">estimate the counterfactual </w:t>
      </w:r>
      <w:r w:rsidR="003126D0">
        <w:t xml:space="preserve">is intrinsic to quantifying the consequences of different actions or clusters of actions. In this case these consequences are measured in deaths, and the cluster of actions these deaths are thought to have occurred in response to is known as ‘austerity’. Alternative, and arguably more sophisticated, statistical modelling strategies could have been </w:t>
      </w:r>
      <w:r w:rsidR="00E22B24">
        <w:t xml:space="preserve">used, and the actuarial estimates of excess deaths produced would change. However we argue that the modelling approach used represents a reasonable operationalisation of intuitions about age specific mortality trajectories developed from exploring very large amounts of demographic data from throughout the affluent world, and that these intuitions are relatively straightforward to explain and justify. The assumptions built into the modelling approach are likely to be slightly less appropriate at some younger ages (e.g. between around the ages of 3 and 40 years) but these are unlikely to greatly affect the total numbers of excess deaths estimated as most deaths occur in the elderly. </w:t>
      </w:r>
    </w:p>
    <w:p w14:paraId="7AFD28A8" w14:textId="77777777" w:rsidR="00E22B24" w:rsidRPr="00BB5431" w:rsidRDefault="00E22B24" w:rsidP="00E323A4"/>
    <w:p w14:paraId="20ED7497" w14:textId="77777777" w:rsidR="00D80E19" w:rsidRDefault="00D80E19" w:rsidP="00D80E19"/>
    <w:p w14:paraId="509E80B9"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6BBD1810" w14:textId="77777777" w:rsidR="00D80E19" w:rsidRDefault="00D80E19" w:rsidP="00D80E19">
      <w:pPr>
        <w:pStyle w:val="Heading1"/>
      </w:pPr>
      <w:r>
        <w:lastRenderedPageBreak/>
        <w:t xml:space="preserve">References </w:t>
      </w:r>
    </w:p>
    <w:p w14:paraId="50511C5E" w14:textId="77777777" w:rsidR="00D80E19" w:rsidRDefault="00D80E19" w:rsidP="00D80E19"/>
    <w:p w14:paraId="790019E1" w14:textId="1E4AC769" w:rsidR="00923071" w:rsidRPr="00923071" w:rsidRDefault="001862B7" w:rsidP="00923071">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923071" w:rsidRPr="00923071">
        <w:rPr>
          <w:rFonts w:ascii="Calibri" w:hAnsi="Calibri" w:cs="Times New Roman"/>
          <w:noProof/>
          <w:szCs w:val="24"/>
        </w:rPr>
        <w:t xml:space="preserve">1 </w:t>
      </w:r>
      <w:r w:rsidR="00923071" w:rsidRPr="00923071">
        <w:rPr>
          <w:rFonts w:ascii="Calibri" w:hAnsi="Calibri" w:cs="Times New Roman"/>
          <w:noProof/>
          <w:szCs w:val="24"/>
        </w:rPr>
        <w:tab/>
        <w:t xml:space="preserve">Reeves A, Basu S, Mckee M, </w:t>
      </w:r>
      <w:r w:rsidR="00923071" w:rsidRPr="00923071">
        <w:rPr>
          <w:rFonts w:ascii="Calibri" w:hAnsi="Calibri" w:cs="Times New Roman"/>
          <w:i/>
          <w:iCs/>
          <w:noProof/>
          <w:szCs w:val="24"/>
        </w:rPr>
        <w:t>et al.</w:t>
      </w:r>
      <w:r w:rsidR="00923071" w:rsidRPr="00923071">
        <w:rPr>
          <w:rFonts w:ascii="Calibri" w:hAnsi="Calibri" w:cs="Times New Roman"/>
          <w:noProof/>
          <w:szCs w:val="24"/>
        </w:rPr>
        <w:t xml:space="preserve"> Austere or not? UK coalition government budgets and health inequalities. </w:t>
      </w:r>
      <w:r w:rsidR="00923071" w:rsidRPr="00923071">
        <w:rPr>
          <w:rFonts w:ascii="Calibri" w:hAnsi="Calibri" w:cs="Times New Roman"/>
          <w:i/>
          <w:iCs/>
          <w:noProof/>
          <w:szCs w:val="24"/>
        </w:rPr>
        <w:t>J R Soc Med</w:t>
      </w:r>
      <w:r w:rsidR="00923071" w:rsidRPr="00923071">
        <w:rPr>
          <w:rFonts w:ascii="Calibri" w:hAnsi="Calibri" w:cs="Times New Roman"/>
          <w:noProof/>
          <w:szCs w:val="24"/>
        </w:rPr>
        <w:t xml:space="preserve"> 2013;</w:t>
      </w:r>
      <w:r w:rsidR="00923071" w:rsidRPr="00923071">
        <w:rPr>
          <w:rFonts w:ascii="Calibri" w:hAnsi="Calibri" w:cs="Times New Roman"/>
          <w:b/>
          <w:bCs/>
          <w:noProof/>
          <w:szCs w:val="24"/>
        </w:rPr>
        <w:t>106</w:t>
      </w:r>
      <w:r w:rsidR="00923071" w:rsidRPr="00923071">
        <w:rPr>
          <w:rFonts w:ascii="Calibri" w:hAnsi="Calibri" w:cs="Times New Roman"/>
          <w:noProof/>
          <w:szCs w:val="24"/>
        </w:rPr>
        <w:t>.</w:t>
      </w:r>
    </w:p>
    <w:p w14:paraId="13EDC72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 </w:t>
      </w:r>
      <w:r w:rsidRPr="00923071">
        <w:rPr>
          <w:rFonts w:ascii="Calibri" w:hAnsi="Calibri" w:cs="Times New Roman"/>
          <w:noProof/>
          <w:szCs w:val="24"/>
        </w:rPr>
        <w:tab/>
        <w:t xml:space="preserve">Stuckler D, Basu S, Suhrcke M, </w:t>
      </w:r>
      <w:r w:rsidRPr="00923071">
        <w:rPr>
          <w:rFonts w:ascii="Calibri" w:hAnsi="Calibri" w:cs="Times New Roman"/>
          <w:i/>
          <w:iCs/>
          <w:noProof/>
          <w:szCs w:val="24"/>
        </w:rPr>
        <w:t>et al.</w:t>
      </w:r>
      <w:r w:rsidRPr="00923071">
        <w:rPr>
          <w:rFonts w:ascii="Calibri" w:hAnsi="Calibri" w:cs="Times New Roman"/>
          <w:noProof/>
          <w:szCs w:val="24"/>
        </w:rPr>
        <w:t xml:space="preserve"> The public health effect of economic crises and alternative policy responses in Europe: an empirical analysis. </w:t>
      </w:r>
      <w:r w:rsidRPr="00923071">
        <w:rPr>
          <w:rFonts w:ascii="Calibri" w:hAnsi="Calibri" w:cs="Times New Roman"/>
          <w:i/>
          <w:iCs/>
          <w:noProof/>
          <w:szCs w:val="24"/>
        </w:rPr>
        <w:t>Lancet</w:t>
      </w:r>
      <w:r w:rsidRPr="00923071">
        <w:rPr>
          <w:rFonts w:ascii="Calibri" w:hAnsi="Calibri" w:cs="Times New Roman"/>
          <w:noProof/>
          <w:szCs w:val="24"/>
        </w:rPr>
        <w:t xml:space="preserve"> 2009;</w:t>
      </w:r>
      <w:r w:rsidRPr="00923071">
        <w:rPr>
          <w:rFonts w:ascii="Calibri" w:hAnsi="Calibri" w:cs="Times New Roman"/>
          <w:b/>
          <w:bCs/>
          <w:noProof/>
          <w:szCs w:val="24"/>
        </w:rPr>
        <w:t>374</w:t>
      </w:r>
      <w:r w:rsidRPr="00923071">
        <w:rPr>
          <w:rFonts w:ascii="Calibri" w:hAnsi="Calibri" w:cs="Times New Roman"/>
          <w:noProof/>
          <w:szCs w:val="24"/>
        </w:rPr>
        <w:t>:315–23. doi:10.1016/S0140-6736(09)61124-7</w:t>
      </w:r>
    </w:p>
    <w:p w14:paraId="23FEB55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 </w:t>
      </w:r>
      <w:r w:rsidRPr="00923071">
        <w:rPr>
          <w:rFonts w:ascii="Calibri" w:hAnsi="Calibri" w:cs="Times New Roman"/>
          <w:noProof/>
          <w:szCs w:val="24"/>
        </w:rPr>
        <w:tab/>
        <w:t xml:space="preserve">Stuckler D, Basu S, Suhrcke M, </w:t>
      </w:r>
      <w:r w:rsidRPr="00923071">
        <w:rPr>
          <w:rFonts w:ascii="Calibri" w:hAnsi="Calibri" w:cs="Times New Roman"/>
          <w:i/>
          <w:iCs/>
          <w:noProof/>
          <w:szCs w:val="24"/>
        </w:rPr>
        <w:t>et al.</w:t>
      </w:r>
      <w:r w:rsidRPr="00923071">
        <w:rPr>
          <w:rFonts w:ascii="Calibri" w:hAnsi="Calibri" w:cs="Times New Roman"/>
          <w:noProof/>
          <w:szCs w:val="24"/>
        </w:rPr>
        <w:t xml:space="preserve"> Effects of the 2008 recession on health: a first look at European data. </w:t>
      </w:r>
      <w:r w:rsidRPr="00923071">
        <w:rPr>
          <w:rFonts w:ascii="Calibri" w:hAnsi="Calibri" w:cs="Times New Roman"/>
          <w:i/>
          <w:iCs/>
          <w:noProof/>
          <w:szCs w:val="24"/>
        </w:rPr>
        <w:t>Lancet</w:t>
      </w:r>
      <w:r w:rsidRPr="00923071">
        <w:rPr>
          <w:rFonts w:ascii="Calibri" w:hAnsi="Calibri" w:cs="Times New Roman"/>
          <w:noProof/>
          <w:szCs w:val="24"/>
        </w:rPr>
        <w:t xml:space="preserve"> 2011;</w:t>
      </w:r>
      <w:r w:rsidRPr="00923071">
        <w:rPr>
          <w:rFonts w:ascii="Calibri" w:hAnsi="Calibri" w:cs="Times New Roman"/>
          <w:b/>
          <w:bCs/>
          <w:noProof/>
          <w:szCs w:val="24"/>
        </w:rPr>
        <w:t>378</w:t>
      </w:r>
      <w:r w:rsidRPr="00923071">
        <w:rPr>
          <w:rFonts w:ascii="Calibri" w:hAnsi="Calibri" w:cs="Times New Roman"/>
          <w:noProof/>
          <w:szCs w:val="24"/>
        </w:rPr>
        <w:t>:124–5. doi:10.1016/S0140-6736(11)61079-9</w:t>
      </w:r>
    </w:p>
    <w:p w14:paraId="7D7F494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 </w:t>
      </w:r>
      <w:r w:rsidRPr="00923071">
        <w:rPr>
          <w:rFonts w:ascii="Calibri" w:hAnsi="Calibri" w:cs="Times New Roman"/>
          <w:noProof/>
          <w:szCs w:val="24"/>
        </w:rPr>
        <w:tab/>
        <w:t xml:space="preserve">Stuckler D, Basu S. </w:t>
      </w:r>
      <w:r w:rsidRPr="00923071">
        <w:rPr>
          <w:rFonts w:ascii="Calibri" w:hAnsi="Calibri" w:cs="Times New Roman"/>
          <w:i/>
          <w:iCs/>
          <w:noProof/>
          <w:szCs w:val="24"/>
        </w:rPr>
        <w:t>The Body Economic: Eight experiments in economic recovery, from Iceland to Greece</w:t>
      </w:r>
      <w:r w:rsidRPr="00923071">
        <w:rPr>
          <w:rFonts w:ascii="Calibri" w:hAnsi="Calibri" w:cs="Times New Roman"/>
          <w:noProof/>
          <w:szCs w:val="24"/>
        </w:rPr>
        <w:t xml:space="preserve">. London: : Penguin 2013. </w:t>
      </w:r>
    </w:p>
    <w:p w14:paraId="172A387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 </w:t>
      </w:r>
      <w:r w:rsidRPr="00923071">
        <w:rPr>
          <w:rFonts w:ascii="Calibri" w:hAnsi="Calibri" w:cs="Times New Roman"/>
          <w:noProof/>
          <w:szCs w:val="24"/>
        </w:rPr>
        <w:tab/>
        <w:t xml:space="preserve">Loopstra R, McKee M, Katikireddi S V., </w:t>
      </w:r>
      <w:r w:rsidRPr="00923071">
        <w:rPr>
          <w:rFonts w:ascii="Calibri" w:hAnsi="Calibri" w:cs="Times New Roman"/>
          <w:i/>
          <w:iCs/>
          <w:noProof/>
          <w:szCs w:val="24"/>
        </w:rPr>
        <w:t>et al.</w:t>
      </w:r>
      <w:r w:rsidRPr="00923071">
        <w:rPr>
          <w:rFonts w:ascii="Calibri" w:hAnsi="Calibri" w:cs="Times New Roman"/>
          <w:noProof/>
          <w:szCs w:val="24"/>
        </w:rPr>
        <w:t xml:space="preserve"> Austerity and old-age mortality in England: a longitudinal cross-local area analysis, 2007-2013. </w:t>
      </w:r>
      <w:r w:rsidRPr="00923071">
        <w:rPr>
          <w:rFonts w:ascii="Calibri" w:hAnsi="Calibri" w:cs="Times New Roman"/>
          <w:i/>
          <w:iCs/>
          <w:noProof/>
          <w:szCs w:val="24"/>
        </w:rPr>
        <w:t>J R Soc Med</w:t>
      </w:r>
      <w:r w:rsidRPr="00923071">
        <w:rPr>
          <w:rFonts w:ascii="Calibri" w:hAnsi="Calibri" w:cs="Times New Roman"/>
          <w:noProof/>
          <w:szCs w:val="24"/>
        </w:rPr>
        <w:t xml:space="preserve"> 2016;</w:t>
      </w:r>
      <w:r w:rsidRPr="00923071">
        <w:rPr>
          <w:rFonts w:ascii="Calibri" w:hAnsi="Calibri" w:cs="Times New Roman"/>
          <w:b/>
          <w:bCs/>
          <w:noProof/>
          <w:szCs w:val="24"/>
        </w:rPr>
        <w:t>109</w:t>
      </w:r>
      <w:r w:rsidRPr="00923071">
        <w:rPr>
          <w:rFonts w:ascii="Calibri" w:hAnsi="Calibri" w:cs="Times New Roman"/>
          <w:noProof/>
          <w:szCs w:val="24"/>
        </w:rPr>
        <w:t>:109–16. doi:10.1177/0141076816632215</w:t>
      </w:r>
    </w:p>
    <w:p w14:paraId="49C56F8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6 </w:t>
      </w:r>
      <w:r w:rsidRPr="00923071">
        <w:rPr>
          <w:rFonts w:ascii="Calibri" w:hAnsi="Calibri" w:cs="Times New Roman"/>
          <w:noProof/>
          <w:szCs w:val="24"/>
        </w:rPr>
        <w:tab/>
        <w:t xml:space="preserve">Dorling D. Why are old people in Britain dying before their time? </w:t>
      </w:r>
      <w:r w:rsidRPr="00923071">
        <w:rPr>
          <w:rFonts w:ascii="Calibri" w:hAnsi="Calibri" w:cs="Times New Roman"/>
          <w:i/>
          <w:iCs/>
          <w:noProof/>
          <w:szCs w:val="24"/>
        </w:rPr>
        <w:t>New Statesman</w:t>
      </w:r>
      <w:r w:rsidRPr="00923071">
        <w:rPr>
          <w:rFonts w:ascii="Calibri" w:hAnsi="Calibri" w:cs="Times New Roman"/>
          <w:noProof/>
          <w:szCs w:val="24"/>
        </w:rPr>
        <w:t xml:space="preserve"> 2014;:34–8.http://www.newstatesman.com/politics/2014/02/why-are-old-people-britain-dying-their-time</w:t>
      </w:r>
    </w:p>
    <w:p w14:paraId="36541AEE"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7 </w:t>
      </w:r>
      <w:r w:rsidRPr="00923071">
        <w:rPr>
          <w:rFonts w:ascii="Calibri" w:hAnsi="Calibri" w:cs="Times New Roman"/>
          <w:noProof/>
          <w:szCs w:val="24"/>
        </w:rPr>
        <w:tab/>
        <w:t>Public Health England. Recent trends in life expectancy at older ages. London: 2015. https://www.gov.uk/government/uploads/system/uploads/attachment_data/file/403477/Recent_trends_in_life_expectancy_at_older_ages.pdf</w:t>
      </w:r>
    </w:p>
    <w:p w14:paraId="5399FF97"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8 </w:t>
      </w:r>
      <w:r w:rsidRPr="00923071">
        <w:rPr>
          <w:rFonts w:ascii="Calibri" w:hAnsi="Calibri" w:cs="Times New Roman"/>
          <w:noProof/>
          <w:szCs w:val="24"/>
        </w:rPr>
        <w:tab/>
        <w:t>Green M, Dorling D, Minton J. The Geography of a rapid rise in mortality in England and Wales, 2014-2015. 2016.</w:t>
      </w:r>
    </w:p>
    <w:p w14:paraId="55EF299B"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9 </w:t>
      </w:r>
      <w:r w:rsidRPr="00923071">
        <w:rPr>
          <w:rFonts w:ascii="Calibri" w:hAnsi="Calibri" w:cs="Times New Roman"/>
          <w:noProof/>
          <w:szCs w:val="24"/>
        </w:rPr>
        <w:tab/>
        <w:t xml:space="preserve">Moran P. Notes on Continuous Stochastic Phenomena. </w:t>
      </w:r>
      <w:r w:rsidRPr="00923071">
        <w:rPr>
          <w:rFonts w:ascii="Calibri" w:hAnsi="Calibri" w:cs="Times New Roman"/>
          <w:i/>
          <w:iCs/>
          <w:noProof/>
          <w:szCs w:val="24"/>
        </w:rPr>
        <w:t>Biome</w:t>
      </w:r>
      <w:r w:rsidRPr="00923071">
        <w:rPr>
          <w:rFonts w:ascii="Calibri" w:hAnsi="Calibri" w:cs="Times New Roman"/>
          <w:noProof/>
          <w:szCs w:val="24"/>
        </w:rPr>
        <w:t xml:space="preserve"> 1950;</w:t>
      </w:r>
      <w:r w:rsidRPr="00923071">
        <w:rPr>
          <w:rFonts w:ascii="Calibri" w:hAnsi="Calibri" w:cs="Times New Roman"/>
          <w:b/>
          <w:bCs/>
          <w:noProof/>
          <w:szCs w:val="24"/>
        </w:rPr>
        <w:t>37</w:t>
      </w:r>
      <w:r w:rsidRPr="00923071">
        <w:rPr>
          <w:rFonts w:ascii="Calibri" w:hAnsi="Calibri" w:cs="Times New Roman"/>
          <w:noProof/>
          <w:szCs w:val="24"/>
        </w:rPr>
        <w:t>:17–23.</w:t>
      </w:r>
    </w:p>
    <w:p w14:paraId="531C12C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0 </w:t>
      </w:r>
      <w:r w:rsidRPr="00923071">
        <w:rPr>
          <w:rFonts w:ascii="Calibri" w:hAnsi="Calibri" w:cs="Times New Roman"/>
          <w:noProof/>
          <w:szCs w:val="24"/>
        </w:rPr>
        <w:tab/>
        <w:t xml:space="preserve">Case A, Deaton A. Rising morbidity and mortality in midlife among white non-Hispanic Americans in the 21st century. </w:t>
      </w:r>
      <w:r w:rsidRPr="00923071">
        <w:rPr>
          <w:rFonts w:ascii="Calibri" w:hAnsi="Calibri" w:cs="Times New Roman"/>
          <w:i/>
          <w:iCs/>
          <w:noProof/>
          <w:szCs w:val="24"/>
        </w:rPr>
        <w:t>Proc Natl Acad Sci</w:t>
      </w:r>
      <w:r w:rsidRPr="00923071">
        <w:rPr>
          <w:rFonts w:ascii="Calibri" w:hAnsi="Calibri" w:cs="Times New Roman"/>
          <w:noProof/>
          <w:szCs w:val="24"/>
        </w:rPr>
        <w:t xml:space="preserve"> 2015;:201518393. doi:10.1073/pnas.1518393112</w:t>
      </w:r>
    </w:p>
    <w:p w14:paraId="77090C3E"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1 </w:t>
      </w:r>
      <w:r w:rsidRPr="00923071">
        <w:rPr>
          <w:rFonts w:ascii="Calibri" w:hAnsi="Calibri" w:cs="Times New Roman"/>
          <w:noProof/>
          <w:szCs w:val="24"/>
        </w:rPr>
        <w:tab/>
        <w:t>Gelman A. Correcting rising morbidity and mortality in midlife among white non-hispanic Americans in the 21st century to account for the increase in average age of people in the 45-54 category. http://andrewgelman.com. 2015.http://andrewgelman.com/2015/11/06/correcting-rising-morbidity-and-mortality-in-midlife-among-white-non-hispanic-americans-in-the-21st-century-to-account-for-bias-in/ (accessed 30 Dec2015).</w:t>
      </w:r>
    </w:p>
    <w:p w14:paraId="3127B05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2 </w:t>
      </w:r>
      <w:r w:rsidRPr="00923071">
        <w:rPr>
          <w:rFonts w:ascii="Calibri" w:hAnsi="Calibri" w:cs="Times New Roman"/>
          <w:noProof/>
          <w:szCs w:val="24"/>
        </w:rPr>
        <w:tab/>
        <w:t xml:space="preserve">Minton J, Shaw R, Green M, </w:t>
      </w:r>
      <w:r w:rsidRPr="00923071">
        <w:rPr>
          <w:rFonts w:ascii="Calibri" w:hAnsi="Calibri" w:cs="Times New Roman"/>
          <w:i/>
          <w:iCs/>
          <w:noProof/>
          <w:szCs w:val="24"/>
        </w:rPr>
        <w:t>et al.</w:t>
      </w:r>
      <w:r w:rsidRPr="00923071">
        <w:rPr>
          <w:rFonts w:ascii="Calibri" w:hAnsi="Calibri" w:cs="Times New Roman"/>
          <w:noProof/>
          <w:szCs w:val="24"/>
        </w:rPr>
        <w:t xml:space="preserve"> Two cheers for a small giant? Why we need better ways of seeing data. A commentary on: ‘Rising morbidity and mortality in midlife among white non-Hispanic (WNH) Americans in the 21st century’. </w:t>
      </w:r>
      <w:r w:rsidRPr="00923071">
        <w:rPr>
          <w:rFonts w:ascii="Calibri" w:hAnsi="Calibri" w:cs="Times New Roman"/>
          <w:i/>
          <w:iCs/>
          <w:noProof/>
          <w:szCs w:val="24"/>
        </w:rPr>
        <w:t>Int J Epidemiol</w:t>
      </w:r>
      <w:r w:rsidRPr="00923071">
        <w:rPr>
          <w:rFonts w:ascii="Calibri" w:hAnsi="Calibri" w:cs="Times New Roman"/>
          <w:noProof/>
          <w:szCs w:val="24"/>
        </w:rPr>
        <w:t xml:space="preserve"> Published Online First: 2016. doi:10.1093/ije/dyw095</w:t>
      </w:r>
    </w:p>
    <w:p w14:paraId="5AA3EEC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3 </w:t>
      </w:r>
      <w:r w:rsidRPr="00923071">
        <w:rPr>
          <w:rFonts w:ascii="Calibri" w:hAnsi="Calibri" w:cs="Times New Roman"/>
          <w:noProof/>
          <w:szCs w:val="24"/>
        </w:rPr>
        <w:tab/>
        <w:t xml:space="preserve">Dorling D. </w:t>
      </w:r>
      <w:r w:rsidRPr="00923071">
        <w:rPr>
          <w:rFonts w:ascii="Calibri" w:hAnsi="Calibri" w:cs="Times New Roman"/>
          <w:i/>
          <w:iCs/>
          <w:noProof/>
          <w:szCs w:val="24"/>
        </w:rPr>
        <w:t>A better politics: How government can make us happier</w:t>
      </w:r>
      <w:r w:rsidRPr="00923071">
        <w:rPr>
          <w:rFonts w:ascii="Calibri" w:hAnsi="Calibri" w:cs="Times New Roman"/>
          <w:noProof/>
          <w:szCs w:val="24"/>
        </w:rPr>
        <w:t xml:space="preserve">. London: : London Publishing Partnership 2016. </w:t>
      </w:r>
    </w:p>
    <w:p w14:paraId="5E0B98C9"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4 </w:t>
      </w:r>
      <w:r w:rsidRPr="00923071">
        <w:rPr>
          <w:rFonts w:ascii="Calibri" w:hAnsi="Calibri" w:cs="Times New Roman"/>
          <w:noProof/>
          <w:szCs w:val="24"/>
        </w:rPr>
        <w:tab/>
        <w:t>ONS. UK Mid year estimates 2015. 2016.https://www.ons.gov.uk/file?uri=/peoplepopulationandcommunity/populationandmigration/populationestimates/datasets/populationestimatesforukenglandandwalesscotlandandnorthernireland/mid2015/ukmye2015.zip</w:t>
      </w:r>
    </w:p>
    <w:p w14:paraId="7DF1511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lastRenderedPageBreak/>
        <w:t xml:space="preserve">15 </w:t>
      </w:r>
      <w:r w:rsidRPr="00923071">
        <w:rPr>
          <w:rFonts w:ascii="Calibri" w:hAnsi="Calibri" w:cs="Times New Roman"/>
          <w:noProof/>
          <w:szCs w:val="24"/>
        </w:rPr>
        <w:tab/>
        <w:t xml:space="preserve">Woolf SH, Johnson RE, Phillips RL, </w:t>
      </w:r>
      <w:r w:rsidRPr="00923071">
        <w:rPr>
          <w:rFonts w:ascii="Calibri" w:hAnsi="Calibri" w:cs="Times New Roman"/>
          <w:i/>
          <w:iCs/>
          <w:noProof/>
          <w:szCs w:val="24"/>
        </w:rPr>
        <w:t>et al.</w:t>
      </w:r>
      <w:r w:rsidRPr="00923071">
        <w:rPr>
          <w:rFonts w:ascii="Calibri" w:hAnsi="Calibri" w:cs="Times New Roman"/>
          <w:noProof/>
          <w:szCs w:val="24"/>
        </w:rPr>
        <w:t xml:space="preserve"> Giving Everyone the Health of the Educated: An Examination of Whether Social Change Would Save More Lives Than Medical Advances. </w:t>
      </w:r>
      <w:r w:rsidRPr="00923071">
        <w:rPr>
          <w:rFonts w:ascii="Calibri" w:hAnsi="Calibri" w:cs="Times New Roman"/>
          <w:i/>
          <w:iCs/>
          <w:noProof/>
          <w:szCs w:val="24"/>
        </w:rPr>
        <w:t>Am J Public Health</w:t>
      </w:r>
      <w:r w:rsidRPr="00923071">
        <w:rPr>
          <w:rFonts w:ascii="Calibri" w:hAnsi="Calibri" w:cs="Times New Roman"/>
          <w:noProof/>
          <w:szCs w:val="24"/>
        </w:rPr>
        <w:t xml:space="preserve"> 2007;</w:t>
      </w:r>
      <w:r w:rsidRPr="00923071">
        <w:rPr>
          <w:rFonts w:ascii="Calibri" w:hAnsi="Calibri" w:cs="Times New Roman"/>
          <w:b/>
          <w:bCs/>
          <w:noProof/>
          <w:szCs w:val="24"/>
        </w:rPr>
        <w:t>97</w:t>
      </w:r>
      <w:r w:rsidRPr="00923071">
        <w:rPr>
          <w:rFonts w:ascii="Calibri" w:hAnsi="Calibri" w:cs="Times New Roman"/>
          <w:noProof/>
          <w:szCs w:val="24"/>
        </w:rPr>
        <w:t>:679–83. doi:10.2105/AJPH.2005.084848</w:t>
      </w:r>
    </w:p>
    <w:p w14:paraId="2DC041F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6 </w:t>
      </w:r>
      <w:r w:rsidRPr="00923071">
        <w:rPr>
          <w:rFonts w:ascii="Calibri" w:hAnsi="Calibri" w:cs="Times New Roman"/>
          <w:noProof/>
          <w:szCs w:val="24"/>
        </w:rPr>
        <w:tab/>
        <w:t xml:space="preserve">Dwork D. </w:t>
      </w:r>
      <w:r w:rsidRPr="00923071">
        <w:rPr>
          <w:rFonts w:ascii="Calibri" w:hAnsi="Calibri" w:cs="Times New Roman"/>
          <w:i/>
          <w:iCs/>
          <w:noProof/>
          <w:szCs w:val="24"/>
        </w:rPr>
        <w:t>War is Good for Babies and Other Young Children: A History of the Infant and Child Welfare movement in England 1898-1918</w:t>
      </w:r>
      <w:r w:rsidRPr="00923071">
        <w:rPr>
          <w:rFonts w:ascii="Calibri" w:hAnsi="Calibri" w:cs="Times New Roman"/>
          <w:noProof/>
          <w:szCs w:val="24"/>
        </w:rPr>
        <w:t>. London: : Tavistock 1987. http://books.google.co.uk/books?id=lqAOAAAAQAAJ&amp;printsec=frontcover&amp;source=gbs_ge_summary_r&amp;cad=0#v=onepage&amp;q&amp;f=false</w:t>
      </w:r>
    </w:p>
    <w:p w14:paraId="43B0329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7 </w:t>
      </w:r>
      <w:r w:rsidRPr="00923071">
        <w:rPr>
          <w:rFonts w:ascii="Calibri" w:hAnsi="Calibri" w:cs="Times New Roman"/>
          <w:noProof/>
          <w:szCs w:val="24"/>
        </w:rPr>
        <w:tab/>
        <w:t xml:space="preserve">Smith GD, Marmot MG. Trends in Mortality in Britain: 1920–1986. </w:t>
      </w:r>
      <w:r w:rsidRPr="00923071">
        <w:rPr>
          <w:rFonts w:ascii="Calibri" w:hAnsi="Calibri" w:cs="Times New Roman"/>
          <w:i/>
          <w:iCs/>
          <w:noProof/>
          <w:szCs w:val="24"/>
        </w:rPr>
        <w:t>Ann Nutr Metab</w:t>
      </w:r>
      <w:r w:rsidRPr="00923071">
        <w:rPr>
          <w:rFonts w:ascii="Calibri" w:hAnsi="Calibri" w:cs="Times New Roman"/>
          <w:noProof/>
          <w:szCs w:val="24"/>
        </w:rPr>
        <w:t xml:space="preserve"> 1991;</w:t>
      </w:r>
      <w:r w:rsidRPr="00923071">
        <w:rPr>
          <w:rFonts w:ascii="Calibri" w:hAnsi="Calibri" w:cs="Times New Roman"/>
          <w:b/>
          <w:bCs/>
          <w:noProof/>
          <w:szCs w:val="24"/>
        </w:rPr>
        <w:t>35</w:t>
      </w:r>
      <w:r w:rsidRPr="00923071">
        <w:rPr>
          <w:rFonts w:ascii="Calibri" w:hAnsi="Calibri" w:cs="Times New Roman"/>
          <w:noProof/>
          <w:szCs w:val="24"/>
        </w:rPr>
        <w:t>:53–63. doi:10.1159/000177678</w:t>
      </w:r>
    </w:p>
    <w:p w14:paraId="5991C71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8 </w:t>
      </w:r>
      <w:r w:rsidRPr="00923071">
        <w:rPr>
          <w:rFonts w:ascii="Calibri" w:hAnsi="Calibri" w:cs="Times New Roman"/>
          <w:noProof/>
          <w:szCs w:val="24"/>
        </w:rPr>
        <w:tab/>
        <w:t xml:space="preserve">Leon DA. Trends in European life expectancy: a salutary view. </w:t>
      </w:r>
      <w:r w:rsidRPr="00923071">
        <w:rPr>
          <w:rFonts w:ascii="Calibri" w:hAnsi="Calibri" w:cs="Times New Roman"/>
          <w:i/>
          <w:iCs/>
          <w:noProof/>
          <w:szCs w:val="24"/>
        </w:rPr>
        <w:t>Int J Epidemiol</w:t>
      </w:r>
      <w:r w:rsidRPr="00923071">
        <w:rPr>
          <w:rFonts w:ascii="Calibri" w:hAnsi="Calibri" w:cs="Times New Roman"/>
          <w:noProof/>
          <w:szCs w:val="24"/>
        </w:rPr>
        <w:t xml:space="preserve"> 2011;</w:t>
      </w:r>
      <w:r w:rsidRPr="00923071">
        <w:rPr>
          <w:rFonts w:ascii="Calibri" w:hAnsi="Calibri" w:cs="Times New Roman"/>
          <w:b/>
          <w:bCs/>
          <w:noProof/>
          <w:szCs w:val="24"/>
        </w:rPr>
        <w:t>40</w:t>
      </w:r>
      <w:r w:rsidRPr="00923071">
        <w:rPr>
          <w:rFonts w:ascii="Calibri" w:hAnsi="Calibri" w:cs="Times New Roman"/>
          <w:noProof/>
          <w:szCs w:val="24"/>
        </w:rPr>
        <w:t>:271–7. doi:10.1093/ije/dyr061</w:t>
      </w:r>
    </w:p>
    <w:p w14:paraId="488F76F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9 </w:t>
      </w:r>
      <w:r w:rsidRPr="00923071">
        <w:rPr>
          <w:rFonts w:ascii="Calibri" w:hAnsi="Calibri" w:cs="Times New Roman"/>
          <w:noProof/>
          <w:szCs w:val="24"/>
        </w:rPr>
        <w:tab/>
        <w:t xml:space="preserve">Oeppen J, Vaupel JW. Broken limits to life expectancy. </w:t>
      </w:r>
      <w:r w:rsidRPr="00923071">
        <w:rPr>
          <w:rFonts w:ascii="Calibri" w:hAnsi="Calibri" w:cs="Times New Roman"/>
          <w:i/>
          <w:iCs/>
          <w:noProof/>
          <w:szCs w:val="24"/>
        </w:rPr>
        <w:t>Science (80- )</w:t>
      </w:r>
      <w:r w:rsidRPr="00923071">
        <w:rPr>
          <w:rFonts w:ascii="Calibri" w:hAnsi="Calibri" w:cs="Times New Roman"/>
          <w:noProof/>
          <w:szCs w:val="24"/>
        </w:rPr>
        <w:t xml:space="preserve"> 2002;</w:t>
      </w:r>
      <w:r w:rsidRPr="00923071">
        <w:rPr>
          <w:rFonts w:ascii="Calibri" w:hAnsi="Calibri" w:cs="Times New Roman"/>
          <w:b/>
          <w:bCs/>
          <w:noProof/>
          <w:szCs w:val="24"/>
        </w:rPr>
        <w:t>296</w:t>
      </w:r>
      <w:r w:rsidRPr="00923071">
        <w:rPr>
          <w:rFonts w:ascii="Calibri" w:hAnsi="Calibri" w:cs="Times New Roman"/>
          <w:noProof/>
          <w:szCs w:val="24"/>
        </w:rPr>
        <w:t>:1029–31.</w:t>
      </w:r>
    </w:p>
    <w:p w14:paraId="42D42272"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0 </w:t>
      </w:r>
      <w:r w:rsidRPr="00923071">
        <w:rPr>
          <w:rFonts w:ascii="Calibri" w:hAnsi="Calibri" w:cs="Times New Roman"/>
          <w:noProof/>
          <w:szCs w:val="24"/>
        </w:rPr>
        <w:tab/>
        <w:t>Human Mortality Database. Univ. California, Berkeley (USA), Max Plank Inst. Demogr. Res. 2014.www.mortality.org</w:t>
      </w:r>
    </w:p>
    <w:p w14:paraId="5F3A502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1 </w:t>
      </w:r>
      <w:r w:rsidRPr="00923071">
        <w:rPr>
          <w:rFonts w:ascii="Calibri" w:hAnsi="Calibri" w:cs="Times New Roman"/>
          <w:noProof/>
          <w:szCs w:val="24"/>
        </w:rPr>
        <w:tab/>
        <w:t xml:space="preserve">Summers LH. Have we Entered an Age of Secular Stagnation? IMF Fourteenth Annual Research Conference in Honor of Stanley Fischer, Washington, DC. </w:t>
      </w:r>
      <w:r w:rsidRPr="00923071">
        <w:rPr>
          <w:rFonts w:ascii="Calibri" w:hAnsi="Calibri" w:cs="Times New Roman"/>
          <w:i/>
          <w:iCs/>
          <w:noProof/>
          <w:szCs w:val="24"/>
        </w:rPr>
        <w:t>IMF Econ Rev</w:t>
      </w:r>
      <w:r w:rsidRPr="00923071">
        <w:rPr>
          <w:rFonts w:ascii="Calibri" w:hAnsi="Calibri" w:cs="Times New Roman"/>
          <w:noProof/>
          <w:szCs w:val="24"/>
        </w:rPr>
        <w:t xml:space="preserve"> 2015;</w:t>
      </w:r>
      <w:r w:rsidRPr="00923071">
        <w:rPr>
          <w:rFonts w:ascii="Calibri" w:hAnsi="Calibri" w:cs="Times New Roman"/>
          <w:b/>
          <w:bCs/>
          <w:noProof/>
          <w:szCs w:val="24"/>
        </w:rPr>
        <w:t>63</w:t>
      </w:r>
      <w:r w:rsidRPr="00923071">
        <w:rPr>
          <w:rFonts w:ascii="Calibri" w:hAnsi="Calibri" w:cs="Times New Roman"/>
          <w:noProof/>
          <w:szCs w:val="24"/>
        </w:rPr>
        <w:t>:277–80. doi:10.1057/imfer.2015.6</w:t>
      </w:r>
    </w:p>
    <w:p w14:paraId="5B21886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2 </w:t>
      </w:r>
      <w:r w:rsidRPr="00923071">
        <w:rPr>
          <w:rFonts w:ascii="Calibri" w:hAnsi="Calibri" w:cs="Times New Roman"/>
          <w:noProof/>
          <w:szCs w:val="24"/>
        </w:rPr>
        <w:tab/>
        <w:t xml:space="preserve">Crafts N. Economic growth: onwards and upwards? </w:t>
      </w:r>
      <w:r w:rsidRPr="00923071">
        <w:rPr>
          <w:rFonts w:ascii="Calibri" w:hAnsi="Calibri" w:cs="Times New Roman"/>
          <w:i/>
          <w:iCs/>
          <w:noProof/>
          <w:szCs w:val="24"/>
        </w:rPr>
        <w:t>Oxford Rev Econ Policy</w:t>
      </w:r>
      <w:r w:rsidRPr="00923071">
        <w:rPr>
          <w:rFonts w:ascii="Calibri" w:hAnsi="Calibri" w:cs="Times New Roman"/>
          <w:noProof/>
          <w:szCs w:val="24"/>
        </w:rPr>
        <w:t xml:space="preserve"> 2015;</w:t>
      </w:r>
      <w:r w:rsidRPr="00923071">
        <w:rPr>
          <w:rFonts w:ascii="Calibri" w:hAnsi="Calibri" w:cs="Times New Roman"/>
          <w:b/>
          <w:bCs/>
          <w:noProof/>
          <w:szCs w:val="24"/>
        </w:rPr>
        <w:t>31</w:t>
      </w:r>
      <w:r w:rsidRPr="00923071">
        <w:rPr>
          <w:rFonts w:ascii="Calibri" w:hAnsi="Calibri" w:cs="Times New Roman"/>
          <w:noProof/>
          <w:szCs w:val="24"/>
        </w:rPr>
        <w:t>:217–41. doi:10.1093/oxrep/grv014</w:t>
      </w:r>
    </w:p>
    <w:p w14:paraId="307A1BD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3 </w:t>
      </w:r>
      <w:r w:rsidRPr="00923071">
        <w:rPr>
          <w:rFonts w:ascii="Calibri" w:hAnsi="Calibri" w:cs="Times New Roman"/>
          <w:noProof/>
          <w:szCs w:val="24"/>
        </w:rPr>
        <w:tab/>
        <w:t xml:space="preserve">Minton J. Real geographies and virtual landscapes: Exploring the influence of place and space on mortality Lexis surfaces using shaded contour maps. </w:t>
      </w:r>
      <w:r w:rsidRPr="00923071">
        <w:rPr>
          <w:rFonts w:ascii="Calibri" w:hAnsi="Calibri" w:cs="Times New Roman"/>
          <w:i/>
          <w:iCs/>
          <w:noProof/>
          <w:szCs w:val="24"/>
        </w:rPr>
        <w:t>Spat Spat Epidemiol</w:t>
      </w:r>
    </w:p>
    <w:p w14:paraId="578B448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4 </w:t>
      </w:r>
      <w:r w:rsidRPr="00923071">
        <w:rPr>
          <w:rFonts w:ascii="Calibri" w:hAnsi="Calibri" w:cs="Times New Roman"/>
          <w:noProof/>
          <w:szCs w:val="24"/>
        </w:rPr>
        <w:tab/>
        <w:t xml:space="preserve">Minton J, Vanderbloemen L, Dorling D. Visualizing Europe’s demographic scars with coplots and contour plots. </w:t>
      </w:r>
      <w:r w:rsidRPr="00923071">
        <w:rPr>
          <w:rFonts w:ascii="Calibri" w:hAnsi="Calibri" w:cs="Times New Roman"/>
          <w:i/>
          <w:iCs/>
          <w:noProof/>
          <w:szCs w:val="24"/>
        </w:rPr>
        <w:t>Int J Epidemiol</w:t>
      </w:r>
      <w:r w:rsidRPr="00923071">
        <w:rPr>
          <w:rFonts w:ascii="Calibri" w:hAnsi="Calibri" w:cs="Times New Roman"/>
          <w:noProof/>
          <w:szCs w:val="24"/>
        </w:rPr>
        <w:t xml:space="preserve"> 2013;</w:t>
      </w:r>
      <w:r w:rsidRPr="00923071">
        <w:rPr>
          <w:rFonts w:ascii="Calibri" w:hAnsi="Calibri" w:cs="Times New Roman"/>
          <w:b/>
          <w:bCs/>
          <w:noProof/>
          <w:szCs w:val="24"/>
        </w:rPr>
        <w:t>42</w:t>
      </w:r>
      <w:r w:rsidRPr="00923071">
        <w:rPr>
          <w:rFonts w:ascii="Calibri" w:hAnsi="Calibri" w:cs="Times New Roman"/>
          <w:noProof/>
          <w:szCs w:val="24"/>
        </w:rPr>
        <w:t>:1164–76. doi:10.1093/ije/dyt115</w:t>
      </w:r>
    </w:p>
    <w:p w14:paraId="14D0A9B7"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5 </w:t>
      </w:r>
      <w:r w:rsidRPr="00923071">
        <w:rPr>
          <w:rFonts w:ascii="Calibri" w:hAnsi="Calibri" w:cs="Times New Roman"/>
          <w:noProof/>
          <w:szCs w:val="24"/>
        </w:rPr>
        <w:tab/>
        <w:t xml:space="preserve">Minton J. Real geographies and virtual landscapes: Exploring the influence on place and space on mortality Lexis surfaces using shaded contour maps. </w:t>
      </w:r>
      <w:r w:rsidRPr="00923071">
        <w:rPr>
          <w:rFonts w:ascii="Calibri" w:hAnsi="Calibri" w:cs="Times New Roman"/>
          <w:i/>
          <w:iCs/>
          <w:noProof/>
          <w:szCs w:val="24"/>
        </w:rPr>
        <w:t>Spat Spatiotemporal Epidemiol</w:t>
      </w:r>
      <w:r w:rsidRPr="00923071">
        <w:rPr>
          <w:rFonts w:ascii="Calibri" w:hAnsi="Calibri" w:cs="Times New Roman"/>
          <w:noProof/>
          <w:szCs w:val="24"/>
        </w:rPr>
        <w:t xml:space="preserve"> 2014;</w:t>
      </w:r>
      <w:r w:rsidRPr="00923071">
        <w:rPr>
          <w:rFonts w:ascii="Calibri" w:hAnsi="Calibri" w:cs="Times New Roman"/>
          <w:b/>
          <w:bCs/>
          <w:noProof/>
          <w:szCs w:val="24"/>
        </w:rPr>
        <w:t>10</w:t>
      </w:r>
      <w:r w:rsidRPr="00923071">
        <w:rPr>
          <w:rFonts w:ascii="Calibri" w:hAnsi="Calibri" w:cs="Times New Roman"/>
          <w:noProof/>
          <w:szCs w:val="24"/>
        </w:rPr>
        <w:t>:49–66. doi:10.1016/j.sste.2014.04.003</w:t>
      </w:r>
    </w:p>
    <w:p w14:paraId="240B8D9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6 </w:t>
      </w:r>
      <w:r w:rsidRPr="00923071">
        <w:rPr>
          <w:rFonts w:ascii="Calibri" w:hAnsi="Calibri" w:cs="Times New Roman"/>
          <w:noProof/>
          <w:szCs w:val="24"/>
        </w:rPr>
        <w:tab/>
        <w:t xml:space="preserve">Bennett JE, Li G, Foreman K, </w:t>
      </w:r>
      <w:r w:rsidRPr="00923071">
        <w:rPr>
          <w:rFonts w:ascii="Calibri" w:hAnsi="Calibri" w:cs="Times New Roman"/>
          <w:i/>
          <w:iCs/>
          <w:noProof/>
          <w:szCs w:val="24"/>
        </w:rPr>
        <w:t>et al.</w:t>
      </w:r>
      <w:r w:rsidRPr="00923071">
        <w:rPr>
          <w:rFonts w:ascii="Calibri" w:hAnsi="Calibri" w:cs="Times New Roman"/>
          <w:noProof/>
          <w:szCs w:val="24"/>
        </w:rPr>
        <w:t xml:space="preserve"> The future of life expectancy and life expectancy inequalities in England and Wales: Bayesian spatiotemporal forecasting. </w:t>
      </w:r>
      <w:r w:rsidRPr="00923071">
        <w:rPr>
          <w:rFonts w:ascii="Calibri" w:hAnsi="Calibri" w:cs="Times New Roman"/>
          <w:i/>
          <w:iCs/>
          <w:noProof/>
          <w:szCs w:val="24"/>
        </w:rPr>
        <w:t>Lancet</w:t>
      </w:r>
      <w:r w:rsidRPr="00923071">
        <w:rPr>
          <w:rFonts w:ascii="Calibri" w:hAnsi="Calibri" w:cs="Times New Roman"/>
          <w:noProof/>
          <w:szCs w:val="24"/>
        </w:rPr>
        <w:t xml:space="preserve"> 2015;</w:t>
      </w:r>
      <w:r w:rsidRPr="00923071">
        <w:rPr>
          <w:rFonts w:ascii="Calibri" w:hAnsi="Calibri" w:cs="Times New Roman"/>
          <w:b/>
          <w:bCs/>
          <w:noProof/>
          <w:szCs w:val="24"/>
        </w:rPr>
        <w:t>386</w:t>
      </w:r>
      <w:r w:rsidRPr="00923071">
        <w:rPr>
          <w:rFonts w:ascii="Calibri" w:hAnsi="Calibri" w:cs="Times New Roman"/>
          <w:noProof/>
          <w:szCs w:val="24"/>
        </w:rPr>
        <w:t>:163–70. doi:10.1016/S0140-6736(15)60296-3</w:t>
      </w:r>
    </w:p>
    <w:p w14:paraId="6A430DC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7 </w:t>
      </w:r>
      <w:r w:rsidRPr="00923071">
        <w:rPr>
          <w:rFonts w:ascii="Calibri" w:hAnsi="Calibri" w:cs="Times New Roman"/>
          <w:noProof/>
          <w:szCs w:val="24"/>
        </w:rPr>
        <w:tab/>
        <w:t>Mills J. File containing number of death registrations by single year of age for England &amp; Wales and the UK 1961-2014; and Mid-year population estimates by single year of age for England &amp; Wales and the UK 1961-2014. 2015.https://www.ons.gov.uk/file?uri=/peoplepopulationandcommunity/populationandmigration/populationestimates/adhocs/005825populationestimatesforenglandandwales1961to2014singleyearofage0to105/ewuksyoadeathspopdata19612014cmifilevaluesforissue10122015.xls</w:t>
      </w:r>
    </w:p>
    <w:p w14:paraId="297563A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8 </w:t>
      </w:r>
      <w:r w:rsidRPr="00923071">
        <w:rPr>
          <w:rFonts w:ascii="Calibri" w:hAnsi="Calibri" w:cs="Times New Roman"/>
          <w:noProof/>
          <w:szCs w:val="24"/>
        </w:rPr>
        <w:tab/>
        <w:t xml:space="preserve">Kannisto V, Lauritsen J, Thatcher  a R, </w:t>
      </w:r>
      <w:r w:rsidRPr="00923071">
        <w:rPr>
          <w:rFonts w:ascii="Calibri" w:hAnsi="Calibri" w:cs="Times New Roman"/>
          <w:i/>
          <w:iCs/>
          <w:noProof/>
          <w:szCs w:val="24"/>
        </w:rPr>
        <w:t>et al.</w:t>
      </w:r>
      <w:r w:rsidRPr="00923071">
        <w:rPr>
          <w:rFonts w:ascii="Calibri" w:hAnsi="Calibri" w:cs="Times New Roman"/>
          <w:noProof/>
          <w:szCs w:val="24"/>
        </w:rPr>
        <w:t xml:space="preserve"> Reductions in Mortality at Advanced Ages: Several Decades of Evidence from 27 Countries. </w:t>
      </w:r>
      <w:r w:rsidRPr="00923071">
        <w:rPr>
          <w:rFonts w:ascii="Calibri" w:hAnsi="Calibri" w:cs="Times New Roman"/>
          <w:i/>
          <w:iCs/>
          <w:noProof/>
          <w:szCs w:val="24"/>
        </w:rPr>
        <w:t>Popul Dev Rev</w:t>
      </w:r>
      <w:r w:rsidRPr="00923071">
        <w:rPr>
          <w:rFonts w:ascii="Calibri" w:hAnsi="Calibri" w:cs="Times New Roman"/>
          <w:noProof/>
          <w:szCs w:val="24"/>
        </w:rPr>
        <w:t xml:space="preserve"> 1994;</w:t>
      </w:r>
      <w:r w:rsidRPr="00923071">
        <w:rPr>
          <w:rFonts w:ascii="Calibri" w:hAnsi="Calibri" w:cs="Times New Roman"/>
          <w:b/>
          <w:bCs/>
          <w:noProof/>
          <w:szCs w:val="24"/>
        </w:rPr>
        <w:t>20</w:t>
      </w:r>
      <w:r w:rsidRPr="00923071">
        <w:rPr>
          <w:rFonts w:ascii="Calibri" w:hAnsi="Calibri" w:cs="Times New Roman"/>
          <w:noProof/>
          <w:szCs w:val="24"/>
        </w:rPr>
        <w:t>:793–810. doi:10.2307/2137662</w:t>
      </w:r>
    </w:p>
    <w:p w14:paraId="177D43B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9 </w:t>
      </w:r>
      <w:r w:rsidRPr="00923071">
        <w:rPr>
          <w:rFonts w:ascii="Calibri" w:hAnsi="Calibri" w:cs="Times New Roman"/>
          <w:noProof/>
          <w:szCs w:val="24"/>
        </w:rPr>
        <w:tab/>
        <w:t xml:space="preserve">Gregory I. Longitudinal Analysis of Age- and Gender-Specific Migration Patterns in England and Wales. </w:t>
      </w:r>
      <w:r w:rsidRPr="00923071">
        <w:rPr>
          <w:rFonts w:ascii="Calibri" w:hAnsi="Calibri" w:cs="Times New Roman"/>
          <w:i/>
          <w:iCs/>
          <w:noProof/>
          <w:szCs w:val="24"/>
        </w:rPr>
        <w:t>Soc Sci Hist</w:t>
      </w:r>
      <w:r w:rsidRPr="00923071">
        <w:rPr>
          <w:rFonts w:ascii="Calibri" w:hAnsi="Calibri" w:cs="Times New Roman"/>
          <w:noProof/>
          <w:szCs w:val="24"/>
        </w:rPr>
        <w:t xml:space="preserve"> 2000;</w:t>
      </w:r>
      <w:r w:rsidRPr="00923071">
        <w:rPr>
          <w:rFonts w:ascii="Calibri" w:hAnsi="Calibri" w:cs="Times New Roman"/>
          <w:b/>
          <w:bCs/>
          <w:noProof/>
          <w:szCs w:val="24"/>
        </w:rPr>
        <w:t>24</w:t>
      </w:r>
      <w:r w:rsidRPr="00923071">
        <w:rPr>
          <w:rFonts w:ascii="Calibri" w:hAnsi="Calibri" w:cs="Times New Roman"/>
          <w:noProof/>
          <w:szCs w:val="24"/>
        </w:rPr>
        <w:t>:471–503. doi:10.1017/S0145553200010270</w:t>
      </w:r>
    </w:p>
    <w:p w14:paraId="3B9B2D27"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0 </w:t>
      </w:r>
      <w:r w:rsidRPr="00923071">
        <w:rPr>
          <w:rFonts w:ascii="Calibri" w:hAnsi="Calibri" w:cs="Times New Roman"/>
          <w:noProof/>
          <w:szCs w:val="24"/>
        </w:rPr>
        <w:tab/>
        <w:t xml:space="preserve">Yang Y, Fu WJ, Land KC. A Methodological Comparison of Age-Period-Cohort Models: The Intrinsic Estimator and Conventional Generalized Linear Models. </w:t>
      </w:r>
      <w:r w:rsidRPr="00923071">
        <w:rPr>
          <w:rFonts w:ascii="Calibri" w:hAnsi="Calibri" w:cs="Times New Roman"/>
          <w:i/>
          <w:iCs/>
          <w:noProof/>
          <w:szCs w:val="24"/>
        </w:rPr>
        <w:t>Sociol Methodol</w:t>
      </w:r>
      <w:r w:rsidRPr="00923071">
        <w:rPr>
          <w:rFonts w:ascii="Calibri" w:hAnsi="Calibri" w:cs="Times New Roman"/>
          <w:noProof/>
          <w:szCs w:val="24"/>
        </w:rPr>
        <w:t xml:space="preserve"> </w:t>
      </w:r>
      <w:r w:rsidRPr="00923071">
        <w:rPr>
          <w:rFonts w:ascii="Calibri" w:hAnsi="Calibri" w:cs="Times New Roman"/>
          <w:noProof/>
          <w:szCs w:val="24"/>
        </w:rPr>
        <w:lastRenderedPageBreak/>
        <w:t>2004;</w:t>
      </w:r>
      <w:r w:rsidRPr="00923071">
        <w:rPr>
          <w:rFonts w:ascii="Calibri" w:hAnsi="Calibri" w:cs="Times New Roman"/>
          <w:b/>
          <w:bCs/>
          <w:noProof/>
          <w:szCs w:val="24"/>
        </w:rPr>
        <w:t>34</w:t>
      </w:r>
      <w:r w:rsidRPr="00923071">
        <w:rPr>
          <w:rFonts w:ascii="Calibri" w:hAnsi="Calibri" w:cs="Times New Roman"/>
          <w:noProof/>
          <w:szCs w:val="24"/>
        </w:rPr>
        <w:t>:75–110. doi:10.1002/cncr.20987</w:t>
      </w:r>
    </w:p>
    <w:p w14:paraId="4B20061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1 </w:t>
      </w:r>
      <w:r w:rsidRPr="00923071">
        <w:rPr>
          <w:rFonts w:ascii="Calibri" w:hAnsi="Calibri" w:cs="Times New Roman"/>
          <w:noProof/>
          <w:szCs w:val="24"/>
        </w:rPr>
        <w:tab/>
        <w:t xml:space="preserve">Yang Y, Schulhofer‐Wohl S, Fu WJ, </w:t>
      </w:r>
      <w:r w:rsidRPr="00923071">
        <w:rPr>
          <w:rFonts w:ascii="Calibri" w:hAnsi="Calibri" w:cs="Times New Roman"/>
          <w:i/>
          <w:iCs/>
          <w:noProof/>
          <w:szCs w:val="24"/>
        </w:rPr>
        <w:t>et al.</w:t>
      </w:r>
      <w:r w:rsidRPr="00923071">
        <w:rPr>
          <w:rFonts w:ascii="Calibri" w:hAnsi="Calibri" w:cs="Times New Roman"/>
          <w:noProof/>
          <w:szCs w:val="24"/>
        </w:rPr>
        <w:t xml:space="preserve"> The Intrinsic Estimator for Age‐Period‐Cohort Analysis: What It Is and How to Use It. </w:t>
      </w:r>
      <w:r w:rsidRPr="00923071">
        <w:rPr>
          <w:rFonts w:ascii="Calibri" w:hAnsi="Calibri" w:cs="Times New Roman"/>
          <w:i/>
          <w:iCs/>
          <w:noProof/>
          <w:szCs w:val="24"/>
        </w:rPr>
        <w:t>Am J Sociol</w:t>
      </w:r>
      <w:r w:rsidRPr="00923071">
        <w:rPr>
          <w:rFonts w:ascii="Calibri" w:hAnsi="Calibri" w:cs="Times New Roman"/>
          <w:noProof/>
          <w:szCs w:val="24"/>
        </w:rPr>
        <w:t xml:space="preserve"> 2008;</w:t>
      </w:r>
      <w:r w:rsidRPr="00923071">
        <w:rPr>
          <w:rFonts w:ascii="Calibri" w:hAnsi="Calibri" w:cs="Times New Roman"/>
          <w:b/>
          <w:bCs/>
          <w:noProof/>
          <w:szCs w:val="24"/>
        </w:rPr>
        <w:t>113</w:t>
      </w:r>
      <w:r w:rsidRPr="00923071">
        <w:rPr>
          <w:rFonts w:ascii="Calibri" w:hAnsi="Calibri" w:cs="Times New Roman"/>
          <w:noProof/>
          <w:szCs w:val="24"/>
        </w:rPr>
        <w:t>:1697–736. doi:10.1086/587154</w:t>
      </w:r>
    </w:p>
    <w:p w14:paraId="269565F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2 </w:t>
      </w:r>
      <w:r w:rsidRPr="00923071">
        <w:rPr>
          <w:rFonts w:ascii="Calibri" w:hAnsi="Calibri" w:cs="Times New Roman"/>
          <w:noProof/>
          <w:szCs w:val="24"/>
        </w:rPr>
        <w:tab/>
        <w:t>Yang Y. Bayesian inference for hierarchical age-period-cohort models of repeated cross-section survey data. Sociol. Methodol. 2006;</w:t>
      </w:r>
      <w:r w:rsidRPr="00923071">
        <w:rPr>
          <w:rFonts w:ascii="Calibri" w:hAnsi="Calibri" w:cs="Times New Roman"/>
          <w:b/>
          <w:bCs/>
          <w:noProof/>
          <w:szCs w:val="24"/>
        </w:rPr>
        <w:t>36</w:t>
      </w:r>
      <w:r w:rsidRPr="00923071">
        <w:rPr>
          <w:rFonts w:ascii="Calibri" w:hAnsi="Calibri" w:cs="Times New Roman"/>
          <w:noProof/>
          <w:szCs w:val="24"/>
        </w:rPr>
        <w:t>:39–74. doi:10.1111/j.1467-9531.2006.00174.x</w:t>
      </w:r>
    </w:p>
    <w:p w14:paraId="4C745EA9"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3 </w:t>
      </w:r>
      <w:r w:rsidRPr="00923071">
        <w:rPr>
          <w:rFonts w:ascii="Calibri" w:hAnsi="Calibri" w:cs="Times New Roman"/>
          <w:noProof/>
          <w:szCs w:val="24"/>
        </w:rPr>
        <w:tab/>
        <w:t xml:space="preserve">Yang Y, Land KC. Age-Period-Cohort Analysis of Repeated Cross-Section Surveys: Fixed or Random Effects? </w:t>
      </w:r>
      <w:r w:rsidRPr="00923071">
        <w:rPr>
          <w:rFonts w:ascii="Calibri" w:hAnsi="Calibri" w:cs="Times New Roman"/>
          <w:i/>
          <w:iCs/>
          <w:noProof/>
          <w:szCs w:val="24"/>
        </w:rPr>
        <w:t>Sociol Methods Res</w:t>
      </w:r>
      <w:r w:rsidRPr="00923071">
        <w:rPr>
          <w:rFonts w:ascii="Calibri" w:hAnsi="Calibri" w:cs="Times New Roman"/>
          <w:noProof/>
          <w:szCs w:val="24"/>
        </w:rPr>
        <w:t xml:space="preserve"> 2008;</w:t>
      </w:r>
      <w:r w:rsidRPr="00923071">
        <w:rPr>
          <w:rFonts w:ascii="Calibri" w:hAnsi="Calibri" w:cs="Times New Roman"/>
          <w:b/>
          <w:bCs/>
          <w:noProof/>
          <w:szCs w:val="24"/>
        </w:rPr>
        <w:t>36</w:t>
      </w:r>
      <w:r w:rsidRPr="00923071">
        <w:rPr>
          <w:rFonts w:ascii="Calibri" w:hAnsi="Calibri" w:cs="Times New Roman"/>
          <w:noProof/>
          <w:szCs w:val="24"/>
        </w:rPr>
        <w:t>:297–326. doi:10.1177/0049124106292360</w:t>
      </w:r>
    </w:p>
    <w:p w14:paraId="27605542"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4 </w:t>
      </w:r>
      <w:r w:rsidRPr="00923071">
        <w:rPr>
          <w:rFonts w:ascii="Calibri" w:hAnsi="Calibri" w:cs="Times New Roman"/>
          <w:noProof/>
          <w:szCs w:val="24"/>
        </w:rPr>
        <w:tab/>
        <w:t xml:space="preserve">Bell A, Jones K. Another ‘futile quest’? A simulation study of Yang and Land’s hierarchical age-period-cohort model. </w:t>
      </w:r>
      <w:r w:rsidRPr="00923071">
        <w:rPr>
          <w:rFonts w:ascii="Calibri" w:hAnsi="Calibri" w:cs="Times New Roman"/>
          <w:i/>
          <w:iCs/>
          <w:noProof/>
          <w:szCs w:val="24"/>
        </w:rPr>
        <w:t>Demogr Res</w:t>
      </w:r>
      <w:r w:rsidRPr="00923071">
        <w:rPr>
          <w:rFonts w:ascii="Calibri" w:hAnsi="Calibri" w:cs="Times New Roman"/>
          <w:noProof/>
          <w:szCs w:val="24"/>
        </w:rPr>
        <w:t xml:space="preserve"> 2014;</w:t>
      </w:r>
      <w:r w:rsidRPr="00923071">
        <w:rPr>
          <w:rFonts w:ascii="Calibri" w:hAnsi="Calibri" w:cs="Times New Roman"/>
          <w:b/>
          <w:bCs/>
          <w:noProof/>
          <w:szCs w:val="24"/>
        </w:rPr>
        <w:t>30</w:t>
      </w:r>
      <w:r w:rsidRPr="00923071">
        <w:rPr>
          <w:rFonts w:ascii="Calibri" w:hAnsi="Calibri" w:cs="Times New Roman"/>
          <w:noProof/>
          <w:szCs w:val="24"/>
        </w:rPr>
        <w:t>:333–60. doi:10.4054/DemRes.2014.30.11</w:t>
      </w:r>
    </w:p>
    <w:p w14:paraId="35B392F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5 </w:t>
      </w:r>
      <w:r w:rsidRPr="00923071">
        <w:rPr>
          <w:rFonts w:ascii="Calibri" w:hAnsi="Calibri" w:cs="Times New Roman"/>
          <w:noProof/>
          <w:szCs w:val="24"/>
        </w:rPr>
        <w:tab/>
        <w:t>Bell A, Jones K. The impossibility of separating age, period and cohort effects. Soc. Sci. Med. 2013;</w:t>
      </w:r>
      <w:r w:rsidRPr="00923071">
        <w:rPr>
          <w:rFonts w:ascii="Calibri" w:hAnsi="Calibri" w:cs="Times New Roman"/>
          <w:b/>
          <w:bCs/>
          <w:noProof/>
          <w:szCs w:val="24"/>
        </w:rPr>
        <w:t>93</w:t>
      </w:r>
      <w:r w:rsidRPr="00923071">
        <w:rPr>
          <w:rFonts w:ascii="Calibri" w:hAnsi="Calibri" w:cs="Times New Roman"/>
          <w:noProof/>
          <w:szCs w:val="24"/>
        </w:rPr>
        <w:t>:163–5. doi:10.1016/j.socscimed.2013.04.029</w:t>
      </w:r>
    </w:p>
    <w:p w14:paraId="451A5E0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6 </w:t>
      </w:r>
      <w:r w:rsidRPr="00923071">
        <w:rPr>
          <w:rFonts w:ascii="Calibri" w:hAnsi="Calibri" w:cs="Times New Roman"/>
          <w:noProof/>
          <w:szCs w:val="24"/>
        </w:rPr>
        <w:tab/>
        <w:t xml:space="preserve">Reither EN, Masters RK, Yang YC, </w:t>
      </w:r>
      <w:r w:rsidRPr="00923071">
        <w:rPr>
          <w:rFonts w:ascii="Calibri" w:hAnsi="Calibri" w:cs="Times New Roman"/>
          <w:i/>
          <w:iCs/>
          <w:noProof/>
          <w:szCs w:val="24"/>
        </w:rPr>
        <w:t>et al.</w:t>
      </w:r>
      <w:r w:rsidRPr="00923071">
        <w:rPr>
          <w:rFonts w:ascii="Calibri" w:hAnsi="Calibri" w:cs="Times New Roman"/>
          <w:noProof/>
          <w:szCs w:val="24"/>
        </w:rPr>
        <w:t xml:space="preserve"> Should age-period-cohort studies return to the methodologies of the 1970s? </w:t>
      </w:r>
      <w:r w:rsidRPr="00923071">
        <w:rPr>
          <w:rFonts w:ascii="Calibri" w:hAnsi="Calibri" w:cs="Times New Roman"/>
          <w:i/>
          <w:iCs/>
          <w:noProof/>
          <w:szCs w:val="24"/>
        </w:rPr>
        <w:t>Soc Sci Med</w:t>
      </w:r>
      <w:r w:rsidRPr="00923071">
        <w:rPr>
          <w:rFonts w:ascii="Calibri" w:hAnsi="Calibri" w:cs="Times New Roman"/>
          <w:noProof/>
          <w:szCs w:val="24"/>
        </w:rPr>
        <w:t xml:space="preserve"> 2015;</w:t>
      </w:r>
      <w:r w:rsidRPr="00923071">
        <w:rPr>
          <w:rFonts w:ascii="Calibri" w:hAnsi="Calibri" w:cs="Times New Roman"/>
          <w:b/>
          <w:bCs/>
          <w:noProof/>
          <w:szCs w:val="24"/>
        </w:rPr>
        <w:t>128</w:t>
      </w:r>
      <w:r w:rsidRPr="00923071">
        <w:rPr>
          <w:rFonts w:ascii="Calibri" w:hAnsi="Calibri" w:cs="Times New Roman"/>
          <w:noProof/>
          <w:szCs w:val="24"/>
        </w:rPr>
        <w:t>:356–65. doi:10.1016/j.socscimed.2015.01.011</w:t>
      </w:r>
    </w:p>
    <w:p w14:paraId="1F96314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7 </w:t>
      </w:r>
      <w:r w:rsidRPr="00923071">
        <w:rPr>
          <w:rFonts w:ascii="Calibri" w:hAnsi="Calibri" w:cs="Times New Roman"/>
          <w:noProof/>
          <w:szCs w:val="24"/>
        </w:rPr>
        <w:tab/>
        <w:t xml:space="preserve">Bell A, Jones K. Should age-period-cohort analysts accept innovation without scrutiny? A response to Reither, Masters, Yang, Powers, Zheng and Land. </w:t>
      </w:r>
      <w:r w:rsidRPr="00923071">
        <w:rPr>
          <w:rFonts w:ascii="Calibri" w:hAnsi="Calibri" w:cs="Times New Roman"/>
          <w:i/>
          <w:iCs/>
          <w:noProof/>
          <w:szCs w:val="24"/>
        </w:rPr>
        <w:t>Soc Sci Med</w:t>
      </w:r>
      <w:r w:rsidRPr="00923071">
        <w:rPr>
          <w:rFonts w:ascii="Calibri" w:hAnsi="Calibri" w:cs="Times New Roman"/>
          <w:noProof/>
          <w:szCs w:val="24"/>
        </w:rPr>
        <w:t xml:space="preserve"> 2015;</w:t>
      </w:r>
      <w:r w:rsidRPr="00923071">
        <w:rPr>
          <w:rFonts w:ascii="Calibri" w:hAnsi="Calibri" w:cs="Times New Roman"/>
          <w:b/>
          <w:bCs/>
          <w:noProof/>
          <w:szCs w:val="24"/>
        </w:rPr>
        <w:t>128</w:t>
      </w:r>
      <w:r w:rsidRPr="00923071">
        <w:rPr>
          <w:rFonts w:ascii="Calibri" w:hAnsi="Calibri" w:cs="Times New Roman"/>
          <w:noProof/>
          <w:szCs w:val="24"/>
        </w:rPr>
        <w:t>:331–3. doi:10.1016/j.socscimed.2015.01.040</w:t>
      </w:r>
    </w:p>
    <w:p w14:paraId="5FEC1DA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8 </w:t>
      </w:r>
      <w:r w:rsidRPr="00923071">
        <w:rPr>
          <w:rFonts w:ascii="Calibri" w:hAnsi="Calibri" w:cs="Times New Roman"/>
          <w:noProof/>
          <w:szCs w:val="24"/>
        </w:rPr>
        <w:tab/>
        <w:t xml:space="preserve">Wilmoth JR. Age-Period-Cohort Models in Demography. In: Caselli G, Vallin J, Wunsch G, eds. </w:t>
      </w:r>
      <w:r w:rsidRPr="00923071">
        <w:rPr>
          <w:rFonts w:ascii="Calibri" w:hAnsi="Calibri" w:cs="Times New Roman"/>
          <w:i/>
          <w:iCs/>
          <w:noProof/>
          <w:szCs w:val="24"/>
        </w:rPr>
        <w:t>Demography: Analysis and Synthesis</w:t>
      </w:r>
      <w:r w:rsidRPr="00923071">
        <w:rPr>
          <w:rFonts w:ascii="Calibri" w:hAnsi="Calibri" w:cs="Times New Roman"/>
          <w:noProof/>
          <w:szCs w:val="24"/>
        </w:rPr>
        <w:t xml:space="preserve">. Burlington, MA: : Academic Press 2006. </w:t>
      </w:r>
    </w:p>
    <w:p w14:paraId="003A220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9 </w:t>
      </w:r>
      <w:r w:rsidRPr="00923071">
        <w:rPr>
          <w:rFonts w:ascii="Calibri" w:hAnsi="Calibri" w:cs="Times New Roman"/>
          <w:noProof/>
          <w:szCs w:val="24"/>
        </w:rPr>
        <w:tab/>
        <w:t xml:space="preserve">Gompertz B. On the Nature of the Function Expressive of the Law of Human Mortality, and on a New Mode of Determining the Value of Life Contingencies. </w:t>
      </w:r>
      <w:r w:rsidRPr="00923071">
        <w:rPr>
          <w:rFonts w:ascii="Calibri" w:hAnsi="Calibri" w:cs="Times New Roman"/>
          <w:i/>
          <w:iCs/>
          <w:noProof/>
          <w:szCs w:val="24"/>
        </w:rPr>
        <w:t>Philos Trans R Soc London</w:t>
      </w:r>
      <w:r w:rsidRPr="00923071">
        <w:rPr>
          <w:rFonts w:ascii="Calibri" w:hAnsi="Calibri" w:cs="Times New Roman"/>
          <w:noProof/>
          <w:szCs w:val="24"/>
        </w:rPr>
        <w:t xml:space="preserve"> 1825;</w:t>
      </w:r>
      <w:r w:rsidRPr="00923071">
        <w:rPr>
          <w:rFonts w:ascii="Calibri" w:hAnsi="Calibri" w:cs="Times New Roman"/>
          <w:b/>
          <w:bCs/>
          <w:noProof/>
          <w:szCs w:val="24"/>
        </w:rPr>
        <w:t>115</w:t>
      </w:r>
      <w:r w:rsidRPr="00923071">
        <w:rPr>
          <w:rFonts w:ascii="Calibri" w:hAnsi="Calibri" w:cs="Times New Roman"/>
          <w:noProof/>
          <w:szCs w:val="24"/>
        </w:rPr>
        <w:t>:513–83. doi:10.1098/rstl.1825.0026</w:t>
      </w:r>
    </w:p>
    <w:p w14:paraId="51382D4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0 </w:t>
      </w:r>
      <w:r w:rsidRPr="00923071">
        <w:rPr>
          <w:rFonts w:ascii="Calibri" w:hAnsi="Calibri" w:cs="Times New Roman"/>
          <w:noProof/>
          <w:szCs w:val="24"/>
        </w:rPr>
        <w:tab/>
        <w:t xml:space="preserve">King G, Tomz M, Wittenberg J. Making the Most of Statistical Analyses: Improving Interpretation and Presentation. </w:t>
      </w:r>
      <w:r w:rsidRPr="00923071">
        <w:rPr>
          <w:rFonts w:ascii="Calibri" w:hAnsi="Calibri" w:cs="Times New Roman"/>
          <w:i/>
          <w:iCs/>
          <w:noProof/>
          <w:szCs w:val="24"/>
        </w:rPr>
        <w:t>Am J Pol Sci</w:t>
      </w:r>
      <w:r w:rsidRPr="00923071">
        <w:rPr>
          <w:rFonts w:ascii="Calibri" w:hAnsi="Calibri" w:cs="Times New Roman"/>
          <w:noProof/>
          <w:szCs w:val="24"/>
        </w:rPr>
        <w:t xml:space="preserve"> 2000;</w:t>
      </w:r>
      <w:r w:rsidRPr="00923071">
        <w:rPr>
          <w:rFonts w:ascii="Calibri" w:hAnsi="Calibri" w:cs="Times New Roman"/>
          <w:b/>
          <w:bCs/>
          <w:noProof/>
          <w:szCs w:val="24"/>
        </w:rPr>
        <w:t>44</w:t>
      </w:r>
      <w:r w:rsidRPr="00923071">
        <w:rPr>
          <w:rFonts w:ascii="Calibri" w:hAnsi="Calibri" w:cs="Times New Roman"/>
          <w:noProof/>
          <w:szCs w:val="24"/>
        </w:rPr>
        <w:t>:341–55.</w:t>
      </w:r>
    </w:p>
    <w:p w14:paraId="732DC24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1 </w:t>
      </w:r>
      <w:r w:rsidRPr="00923071">
        <w:rPr>
          <w:rFonts w:ascii="Calibri" w:hAnsi="Calibri" w:cs="Times New Roman"/>
          <w:noProof/>
          <w:szCs w:val="24"/>
        </w:rPr>
        <w:tab/>
        <w:t xml:space="preserve">Claxton K, Sculpher M, McCabe C, </w:t>
      </w:r>
      <w:r w:rsidRPr="00923071">
        <w:rPr>
          <w:rFonts w:ascii="Calibri" w:hAnsi="Calibri" w:cs="Times New Roman"/>
          <w:i/>
          <w:iCs/>
          <w:noProof/>
          <w:szCs w:val="24"/>
        </w:rPr>
        <w:t>et al.</w:t>
      </w:r>
      <w:r w:rsidRPr="00923071">
        <w:rPr>
          <w:rFonts w:ascii="Calibri" w:hAnsi="Calibri" w:cs="Times New Roman"/>
          <w:noProof/>
          <w:szCs w:val="24"/>
        </w:rPr>
        <w:t xml:space="preserve"> Probabilistic sensitivity analysis for NICE technology assessment: not an optional extra. </w:t>
      </w:r>
      <w:r w:rsidRPr="00923071">
        <w:rPr>
          <w:rFonts w:ascii="Calibri" w:hAnsi="Calibri" w:cs="Times New Roman"/>
          <w:i/>
          <w:iCs/>
          <w:noProof/>
          <w:szCs w:val="24"/>
        </w:rPr>
        <w:t>Health Econ</w:t>
      </w:r>
      <w:r w:rsidRPr="00923071">
        <w:rPr>
          <w:rFonts w:ascii="Calibri" w:hAnsi="Calibri" w:cs="Times New Roman"/>
          <w:noProof/>
          <w:szCs w:val="24"/>
        </w:rPr>
        <w:t xml:space="preserve"> 2005;</w:t>
      </w:r>
      <w:r w:rsidRPr="00923071">
        <w:rPr>
          <w:rFonts w:ascii="Calibri" w:hAnsi="Calibri" w:cs="Times New Roman"/>
          <w:b/>
          <w:bCs/>
          <w:noProof/>
          <w:szCs w:val="24"/>
        </w:rPr>
        <w:t>14</w:t>
      </w:r>
      <w:r w:rsidRPr="00923071">
        <w:rPr>
          <w:rFonts w:ascii="Calibri" w:hAnsi="Calibri" w:cs="Times New Roman"/>
          <w:noProof/>
          <w:szCs w:val="24"/>
        </w:rPr>
        <w:t>:339–47. doi:10.1002/hec.985</w:t>
      </w:r>
    </w:p>
    <w:p w14:paraId="3D82081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2 </w:t>
      </w:r>
      <w:r w:rsidRPr="00923071">
        <w:rPr>
          <w:rFonts w:ascii="Calibri" w:hAnsi="Calibri" w:cs="Times New Roman"/>
          <w:noProof/>
          <w:szCs w:val="24"/>
        </w:rPr>
        <w:tab/>
        <w:t xml:space="preserve">Dibben C, Popham F. Are health inequalities evident at all ages? An ecological study of English mortality records. </w:t>
      </w:r>
      <w:r w:rsidRPr="00923071">
        <w:rPr>
          <w:rFonts w:ascii="Calibri" w:hAnsi="Calibri" w:cs="Times New Roman"/>
          <w:i/>
          <w:iCs/>
          <w:noProof/>
          <w:szCs w:val="24"/>
        </w:rPr>
        <w:t>Eur J Public Health</w:t>
      </w:r>
      <w:r w:rsidRPr="00923071">
        <w:rPr>
          <w:rFonts w:ascii="Calibri" w:hAnsi="Calibri" w:cs="Times New Roman"/>
          <w:noProof/>
          <w:szCs w:val="24"/>
        </w:rPr>
        <w:t xml:space="preserve"> 2013;</w:t>
      </w:r>
      <w:r w:rsidRPr="00923071">
        <w:rPr>
          <w:rFonts w:ascii="Calibri" w:hAnsi="Calibri" w:cs="Times New Roman"/>
          <w:b/>
          <w:bCs/>
          <w:noProof/>
          <w:szCs w:val="24"/>
        </w:rPr>
        <w:t>23</w:t>
      </w:r>
      <w:r w:rsidRPr="00923071">
        <w:rPr>
          <w:rFonts w:ascii="Calibri" w:hAnsi="Calibri" w:cs="Times New Roman"/>
          <w:noProof/>
          <w:szCs w:val="24"/>
        </w:rPr>
        <w:t>:39–45. doi:10.1093/eurpub/cks019</w:t>
      </w:r>
    </w:p>
    <w:p w14:paraId="407D112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3 </w:t>
      </w:r>
      <w:r w:rsidRPr="00923071">
        <w:rPr>
          <w:rFonts w:ascii="Calibri" w:hAnsi="Calibri" w:cs="Times New Roman"/>
          <w:noProof/>
          <w:szCs w:val="24"/>
        </w:rPr>
        <w:tab/>
        <w:t xml:space="preserve">Vallejo-Torres L, Hale D, Morris S, </w:t>
      </w:r>
      <w:r w:rsidRPr="00923071">
        <w:rPr>
          <w:rFonts w:ascii="Calibri" w:hAnsi="Calibri" w:cs="Times New Roman"/>
          <w:i/>
          <w:iCs/>
          <w:noProof/>
          <w:szCs w:val="24"/>
        </w:rPr>
        <w:t>et al.</w:t>
      </w:r>
      <w:r w:rsidRPr="00923071">
        <w:rPr>
          <w:rFonts w:ascii="Calibri" w:hAnsi="Calibri" w:cs="Times New Roman"/>
          <w:noProof/>
          <w:szCs w:val="24"/>
        </w:rPr>
        <w:t xml:space="preserve"> Income-related inequality in health and health-related behaviour: exploring the equalisation hypothesis. </w:t>
      </w:r>
      <w:r w:rsidRPr="00923071">
        <w:rPr>
          <w:rFonts w:ascii="Calibri" w:hAnsi="Calibri" w:cs="Times New Roman"/>
          <w:i/>
          <w:iCs/>
          <w:noProof/>
          <w:szCs w:val="24"/>
        </w:rPr>
        <w:t>J Epidemiol Community Health</w:t>
      </w:r>
      <w:r w:rsidRPr="00923071">
        <w:rPr>
          <w:rFonts w:ascii="Calibri" w:hAnsi="Calibri" w:cs="Times New Roman"/>
          <w:noProof/>
          <w:szCs w:val="24"/>
        </w:rPr>
        <w:t xml:space="preserve"> 2014;</w:t>
      </w:r>
      <w:r w:rsidRPr="00923071">
        <w:rPr>
          <w:rFonts w:ascii="Calibri" w:hAnsi="Calibri" w:cs="Times New Roman"/>
          <w:b/>
          <w:bCs/>
          <w:noProof/>
          <w:szCs w:val="24"/>
        </w:rPr>
        <w:t>68</w:t>
      </w:r>
      <w:r w:rsidRPr="00923071">
        <w:rPr>
          <w:rFonts w:ascii="Calibri" w:hAnsi="Calibri" w:cs="Times New Roman"/>
          <w:noProof/>
          <w:szCs w:val="24"/>
        </w:rPr>
        <w:t>:615–21. doi:10.1136/jech-2013-203306</w:t>
      </w:r>
    </w:p>
    <w:p w14:paraId="1906F05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4 </w:t>
      </w:r>
      <w:r w:rsidRPr="00923071">
        <w:rPr>
          <w:rFonts w:ascii="Calibri" w:hAnsi="Calibri" w:cs="Times New Roman"/>
          <w:noProof/>
          <w:szCs w:val="24"/>
        </w:rPr>
        <w:tab/>
        <w:t xml:space="preserve">Vanderbloemen L, Minton J, Dorling D. Visualizing sex differences in mortality, USA, 1933-2010. </w:t>
      </w:r>
      <w:r w:rsidRPr="00923071">
        <w:rPr>
          <w:rFonts w:ascii="Calibri" w:hAnsi="Calibri" w:cs="Times New Roman"/>
          <w:i/>
          <w:iCs/>
          <w:noProof/>
          <w:szCs w:val="24"/>
        </w:rPr>
        <w:t>J Epidemiol Community Heal</w:t>
      </w:r>
    </w:p>
    <w:p w14:paraId="3A3FDD4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5 </w:t>
      </w:r>
      <w:r w:rsidRPr="00923071">
        <w:rPr>
          <w:rFonts w:ascii="Calibri" w:hAnsi="Calibri" w:cs="Times New Roman"/>
          <w:noProof/>
          <w:szCs w:val="24"/>
        </w:rPr>
        <w:tab/>
        <w:t xml:space="preserve">Newton JN, Briggs ADM, Murray CJL, </w:t>
      </w:r>
      <w:r w:rsidRPr="00923071">
        <w:rPr>
          <w:rFonts w:ascii="Calibri" w:hAnsi="Calibri" w:cs="Times New Roman"/>
          <w:i/>
          <w:iCs/>
          <w:noProof/>
          <w:szCs w:val="24"/>
        </w:rPr>
        <w:t>et al.</w:t>
      </w:r>
      <w:r w:rsidRPr="00923071">
        <w:rPr>
          <w:rFonts w:ascii="Calibri" w:hAnsi="Calibri" w:cs="Times New Roman"/>
          <w:noProof/>
          <w:szCs w:val="24"/>
        </w:rPr>
        <w:t xml:space="preserve"> Changes in health in England, with analysis by English regions and areas of deprivation, 1990–2013. </w:t>
      </w:r>
      <w:r w:rsidRPr="00923071">
        <w:rPr>
          <w:rFonts w:ascii="Calibri" w:hAnsi="Calibri" w:cs="Times New Roman"/>
          <w:i/>
          <w:iCs/>
          <w:noProof/>
          <w:szCs w:val="24"/>
        </w:rPr>
        <w:t>Lancet</w:t>
      </w:r>
      <w:r w:rsidRPr="00923071">
        <w:rPr>
          <w:rFonts w:ascii="Calibri" w:hAnsi="Calibri" w:cs="Times New Roman"/>
          <w:noProof/>
          <w:szCs w:val="24"/>
        </w:rPr>
        <w:t xml:space="preserve"> Published Online First: 2015. doi:10.1016/S0140-6736(15)00195-6</w:t>
      </w:r>
    </w:p>
    <w:p w14:paraId="3F19B1AF"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6 </w:t>
      </w:r>
      <w:r w:rsidRPr="00923071">
        <w:rPr>
          <w:rFonts w:ascii="Calibri" w:hAnsi="Calibri" w:cs="Times New Roman"/>
          <w:noProof/>
          <w:szCs w:val="24"/>
        </w:rPr>
        <w:tab/>
        <w:t xml:space="preserve">Dorling D. Brexit: the decision of a divided country. </w:t>
      </w:r>
      <w:r w:rsidRPr="00923071">
        <w:rPr>
          <w:rFonts w:ascii="Calibri" w:hAnsi="Calibri" w:cs="Times New Roman"/>
          <w:i/>
          <w:iCs/>
          <w:noProof/>
          <w:szCs w:val="24"/>
        </w:rPr>
        <w:t>BMJ</w:t>
      </w:r>
      <w:r w:rsidRPr="00923071">
        <w:rPr>
          <w:rFonts w:ascii="Calibri" w:hAnsi="Calibri" w:cs="Times New Roman"/>
          <w:noProof/>
          <w:szCs w:val="24"/>
        </w:rPr>
        <w:t xml:space="preserve"> 2016;:i3697. doi:10.1136/bmj.i3697</w:t>
      </w:r>
    </w:p>
    <w:p w14:paraId="57C250D4"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7 </w:t>
      </w:r>
      <w:r w:rsidRPr="00923071">
        <w:rPr>
          <w:rFonts w:ascii="Calibri" w:hAnsi="Calibri" w:cs="Times New Roman"/>
          <w:noProof/>
          <w:szCs w:val="24"/>
        </w:rPr>
        <w:tab/>
        <w:t>ONS. Measuring National Well-being: Domains and Measures. https://www.ons.gov.uk/peoplepopulationandcommunity/wellbeing/datasets/measuringnationalwellbeingdomainsandmeasures</w:t>
      </w:r>
    </w:p>
    <w:p w14:paraId="54A3AF14"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lastRenderedPageBreak/>
        <w:t xml:space="preserve">48 </w:t>
      </w:r>
      <w:r w:rsidRPr="00923071">
        <w:rPr>
          <w:rFonts w:ascii="Calibri" w:hAnsi="Calibri" w:cs="Times New Roman"/>
          <w:noProof/>
          <w:szCs w:val="24"/>
        </w:rPr>
        <w:tab/>
        <w:t>ONS. Measuring National well-being: Life in the UK: 2016. http://www.ons.gov.uk/peoplepopulationandcommunity/wellbeing/articles/measuringnationalwellbeing/2016</w:t>
      </w:r>
    </w:p>
    <w:p w14:paraId="268078D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9 </w:t>
      </w:r>
      <w:r w:rsidRPr="00923071">
        <w:rPr>
          <w:rFonts w:ascii="Calibri" w:hAnsi="Calibri" w:cs="Times New Roman"/>
          <w:noProof/>
          <w:szCs w:val="24"/>
        </w:rPr>
        <w:tab/>
        <w:t xml:space="preserve">Catalano R, Goldman-Mellor S, Saxton K, </w:t>
      </w:r>
      <w:r w:rsidRPr="00923071">
        <w:rPr>
          <w:rFonts w:ascii="Calibri" w:hAnsi="Calibri" w:cs="Times New Roman"/>
          <w:i/>
          <w:iCs/>
          <w:noProof/>
          <w:szCs w:val="24"/>
        </w:rPr>
        <w:t>et al.</w:t>
      </w:r>
      <w:r w:rsidRPr="00923071">
        <w:rPr>
          <w:rFonts w:ascii="Calibri" w:hAnsi="Calibri" w:cs="Times New Roman"/>
          <w:noProof/>
          <w:szCs w:val="24"/>
        </w:rPr>
        <w:t xml:space="preserve"> The Health Effects of Economic Decline. </w:t>
      </w:r>
      <w:r w:rsidRPr="00923071">
        <w:rPr>
          <w:rFonts w:ascii="Calibri" w:hAnsi="Calibri" w:cs="Times New Roman"/>
          <w:i/>
          <w:iCs/>
          <w:noProof/>
          <w:szCs w:val="24"/>
        </w:rPr>
        <w:t>Annu Rev Public Health</w:t>
      </w:r>
      <w:r w:rsidRPr="00923071">
        <w:rPr>
          <w:rFonts w:ascii="Calibri" w:hAnsi="Calibri" w:cs="Times New Roman"/>
          <w:noProof/>
          <w:szCs w:val="24"/>
        </w:rPr>
        <w:t xml:space="preserve"> 2011;</w:t>
      </w:r>
      <w:r w:rsidRPr="00923071">
        <w:rPr>
          <w:rFonts w:ascii="Calibri" w:hAnsi="Calibri" w:cs="Times New Roman"/>
          <w:b/>
          <w:bCs/>
          <w:noProof/>
          <w:szCs w:val="24"/>
        </w:rPr>
        <w:t>32</w:t>
      </w:r>
      <w:r w:rsidRPr="00923071">
        <w:rPr>
          <w:rFonts w:ascii="Calibri" w:hAnsi="Calibri" w:cs="Times New Roman"/>
          <w:noProof/>
          <w:szCs w:val="24"/>
        </w:rPr>
        <w:t>:431–50. doi:10.1146/annurev-publhealth-031210-101146</w:t>
      </w:r>
    </w:p>
    <w:p w14:paraId="29A8C37F"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0 </w:t>
      </w:r>
      <w:r w:rsidRPr="00923071">
        <w:rPr>
          <w:rFonts w:ascii="Calibri" w:hAnsi="Calibri" w:cs="Times New Roman"/>
          <w:noProof/>
          <w:szCs w:val="24"/>
        </w:rPr>
        <w:tab/>
        <w:t xml:space="preserve">Lambie-Mumford H, Green MA. Austerity, welfare reform and the rising use of food banks by children in England and Wales. </w:t>
      </w:r>
      <w:r w:rsidRPr="00923071">
        <w:rPr>
          <w:rFonts w:ascii="Calibri" w:hAnsi="Calibri" w:cs="Times New Roman"/>
          <w:i/>
          <w:iCs/>
          <w:noProof/>
          <w:szCs w:val="24"/>
        </w:rPr>
        <w:t>Area</w:t>
      </w:r>
      <w:r w:rsidRPr="00923071">
        <w:rPr>
          <w:rFonts w:ascii="Calibri" w:hAnsi="Calibri" w:cs="Times New Roman"/>
          <w:noProof/>
          <w:szCs w:val="24"/>
        </w:rPr>
        <w:t xml:space="preserve"> 2015;:n/a – n/a. doi:10.1111/area.12233</w:t>
      </w:r>
    </w:p>
    <w:p w14:paraId="4A60AE7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1 </w:t>
      </w:r>
      <w:r w:rsidRPr="00923071">
        <w:rPr>
          <w:rFonts w:ascii="Calibri" w:hAnsi="Calibri" w:cs="Times New Roman"/>
          <w:noProof/>
          <w:szCs w:val="24"/>
        </w:rPr>
        <w:tab/>
        <w:t xml:space="preserve">Loopstra R, Reeves A, Stuckler D. Rising food insecurity in Europe. </w:t>
      </w:r>
      <w:r w:rsidRPr="00923071">
        <w:rPr>
          <w:rFonts w:ascii="Calibri" w:hAnsi="Calibri" w:cs="Times New Roman"/>
          <w:i/>
          <w:iCs/>
          <w:noProof/>
          <w:szCs w:val="24"/>
        </w:rPr>
        <w:t>Lancet</w:t>
      </w:r>
      <w:r w:rsidRPr="00923071">
        <w:rPr>
          <w:rFonts w:ascii="Calibri" w:hAnsi="Calibri" w:cs="Times New Roman"/>
          <w:noProof/>
          <w:szCs w:val="24"/>
        </w:rPr>
        <w:t xml:space="preserve"> 2015;</w:t>
      </w:r>
      <w:r w:rsidRPr="00923071">
        <w:rPr>
          <w:rFonts w:ascii="Calibri" w:hAnsi="Calibri" w:cs="Times New Roman"/>
          <w:b/>
          <w:bCs/>
          <w:noProof/>
          <w:szCs w:val="24"/>
        </w:rPr>
        <w:t>385</w:t>
      </w:r>
      <w:r w:rsidRPr="00923071">
        <w:rPr>
          <w:rFonts w:ascii="Calibri" w:hAnsi="Calibri" w:cs="Times New Roman"/>
          <w:noProof/>
          <w:szCs w:val="24"/>
        </w:rPr>
        <w:t>:2041. doi:10.1016/S0140-6736(15)60983-7</w:t>
      </w:r>
    </w:p>
    <w:p w14:paraId="7A12B29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2 </w:t>
      </w:r>
      <w:r w:rsidRPr="00923071">
        <w:rPr>
          <w:rFonts w:ascii="Calibri" w:hAnsi="Calibri" w:cs="Times New Roman"/>
          <w:noProof/>
          <w:szCs w:val="24"/>
        </w:rPr>
        <w:tab/>
        <w:t xml:space="preserve">Loopstra R, Reeves A, Taylor-Robinson D, </w:t>
      </w:r>
      <w:r w:rsidRPr="00923071">
        <w:rPr>
          <w:rFonts w:ascii="Calibri" w:hAnsi="Calibri" w:cs="Times New Roman"/>
          <w:i/>
          <w:iCs/>
          <w:noProof/>
          <w:szCs w:val="24"/>
        </w:rPr>
        <w:t>et al.</w:t>
      </w:r>
      <w:r w:rsidRPr="00923071">
        <w:rPr>
          <w:rFonts w:ascii="Calibri" w:hAnsi="Calibri" w:cs="Times New Roman"/>
          <w:noProof/>
          <w:szCs w:val="24"/>
        </w:rPr>
        <w:t xml:space="preserve"> Austerity, sanctions, and the rise of food banks in the UK. </w:t>
      </w:r>
      <w:r w:rsidRPr="00923071">
        <w:rPr>
          <w:rFonts w:ascii="Calibri" w:hAnsi="Calibri" w:cs="Times New Roman"/>
          <w:i/>
          <w:iCs/>
          <w:noProof/>
          <w:szCs w:val="24"/>
        </w:rPr>
        <w:t>Bmj</w:t>
      </w:r>
      <w:r w:rsidRPr="00923071">
        <w:rPr>
          <w:rFonts w:ascii="Calibri" w:hAnsi="Calibri" w:cs="Times New Roman"/>
          <w:noProof/>
          <w:szCs w:val="24"/>
        </w:rPr>
        <w:t xml:space="preserve"> 2015;</w:t>
      </w:r>
      <w:r w:rsidRPr="00923071">
        <w:rPr>
          <w:rFonts w:ascii="Calibri" w:hAnsi="Calibri" w:cs="Times New Roman"/>
          <w:b/>
          <w:bCs/>
          <w:noProof/>
          <w:szCs w:val="24"/>
        </w:rPr>
        <w:t>350</w:t>
      </w:r>
      <w:r w:rsidRPr="00923071">
        <w:rPr>
          <w:rFonts w:ascii="Calibri" w:hAnsi="Calibri" w:cs="Times New Roman"/>
          <w:noProof/>
          <w:szCs w:val="24"/>
        </w:rPr>
        <w:t>:h1775–h1775. doi:10.1136/bmj.h1775</w:t>
      </w:r>
    </w:p>
    <w:p w14:paraId="3A5A7279"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3 </w:t>
      </w:r>
      <w:r w:rsidRPr="00923071">
        <w:rPr>
          <w:rFonts w:ascii="Calibri" w:hAnsi="Calibri" w:cs="Times New Roman"/>
          <w:noProof/>
          <w:szCs w:val="24"/>
        </w:rPr>
        <w:tab/>
        <w:t>Thurley D. State Pension uprating - 2010 onwards. London: 2016. http://researchbriefings.files.parliament.uk/documents/SN05649/SN05649.pdf</w:t>
      </w:r>
    </w:p>
    <w:p w14:paraId="3AE64C2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4 </w:t>
      </w:r>
      <w:r w:rsidRPr="00923071">
        <w:rPr>
          <w:rFonts w:ascii="Calibri" w:hAnsi="Calibri" w:cs="Times New Roman"/>
          <w:noProof/>
          <w:szCs w:val="24"/>
        </w:rPr>
        <w:tab/>
        <w:t xml:space="preserve">Lafond S, Arora S, Charlesworth A, </w:t>
      </w:r>
      <w:r w:rsidRPr="00923071">
        <w:rPr>
          <w:rFonts w:ascii="Calibri" w:hAnsi="Calibri" w:cs="Times New Roman"/>
          <w:i/>
          <w:iCs/>
          <w:noProof/>
          <w:szCs w:val="24"/>
        </w:rPr>
        <w:t>et al.</w:t>
      </w:r>
      <w:r w:rsidRPr="00923071">
        <w:rPr>
          <w:rFonts w:ascii="Calibri" w:hAnsi="Calibri" w:cs="Times New Roman"/>
          <w:noProof/>
          <w:szCs w:val="24"/>
        </w:rPr>
        <w:t xml:space="preserve"> Into the red? The state of the NHS’ finances: An analysis of NHS expenditure between 2010 and 2014. 2014. http://www.nuffieldtrust.org.uk/sites/files/nuffield/publication/into-the-red-report.pdf</w:t>
      </w:r>
    </w:p>
    <w:p w14:paraId="3005010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5 </w:t>
      </w:r>
      <w:r w:rsidRPr="00923071">
        <w:rPr>
          <w:rFonts w:ascii="Calibri" w:hAnsi="Calibri" w:cs="Times New Roman"/>
          <w:noProof/>
          <w:szCs w:val="24"/>
        </w:rPr>
        <w:tab/>
        <w:t xml:space="preserve">Almond D, Mazumder B. The 1918 Influenza Pandemic and Subsequent Health Outcomes: An Analysis of SIPP Data. </w:t>
      </w:r>
      <w:r w:rsidRPr="00923071">
        <w:rPr>
          <w:rFonts w:ascii="Calibri" w:hAnsi="Calibri" w:cs="Times New Roman"/>
          <w:i/>
          <w:iCs/>
          <w:noProof/>
          <w:szCs w:val="24"/>
        </w:rPr>
        <w:t>Am Econ Rev</w:t>
      </w:r>
      <w:r w:rsidRPr="00923071">
        <w:rPr>
          <w:rFonts w:ascii="Calibri" w:hAnsi="Calibri" w:cs="Times New Roman"/>
          <w:noProof/>
          <w:szCs w:val="24"/>
        </w:rPr>
        <w:t xml:space="preserve"> 2005;</w:t>
      </w:r>
      <w:r w:rsidRPr="00923071">
        <w:rPr>
          <w:rFonts w:ascii="Calibri" w:hAnsi="Calibri" w:cs="Times New Roman"/>
          <w:b/>
          <w:bCs/>
          <w:noProof/>
          <w:szCs w:val="24"/>
        </w:rPr>
        <w:t>95</w:t>
      </w:r>
      <w:r w:rsidRPr="00923071">
        <w:rPr>
          <w:rFonts w:ascii="Calibri" w:hAnsi="Calibri" w:cs="Times New Roman"/>
          <w:noProof/>
          <w:szCs w:val="24"/>
        </w:rPr>
        <w:t>:258–62. doi:10.1257/000282805774669943</w:t>
      </w:r>
    </w:p>
    <w:p w14:paraId="4B049F7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6 </w:t>
      </w:r>
      <w:r w:rsidRPr="00923071">
        <w:rPr>
          <w:rFonts w:ascii="Calibri" w:hAnsi="Calibri" w:cs="Times New Roman"/>
          <w:noProof/>
          <w:szCs w:val="24"/>
        </w:rPr>
        <w:tab/>
        <w:t xml:space="preserve">Almond D. Is the 1918 Influenza Pandemic Over? Long‐Term Effects of In Utero Influenza Exposure in the Post‐1940 U.S. Population. </w:t>
      </w:r>
      <w:r w:rsidRPr="00923071">
        <w:rPr>
          <w:rFonts w:ascii="Calibri" w:hAnsi="Calibri" w:cs="Times New Roman"/>
          <w:i/>
          <w:iCs/>
          <w:noProof/>
          <w:szCs w:val="24"/>
        </w:rPr>
        <w:t>J Polit Econ</w:t>
      </w:r>
      <w:r w:rsidRPr="00923071">
        <w:rPr>
          <w:rFonts w:ascii="Calibri" w:hAnsi="Calibri" w:cs="Times New Roman"/>
          <w:noProof/>
          <w:szCs w:val="24"/>
        </w:rPr>
        <w:t xml:space="preserve"> 2006;</w:t>
      </w:r>
      <w:r w:rsidRPr="00923071">
        <w:rPr>
          <w:rFonts w:ascii="Calibri" w:hAnsi="Calibri" w:cs="Times New Roman"/>
          <w:b/>
          <w:bCs/>
          <w:noProof/>
          <w:szCs w:val="24"/>
        </w:rPr>
        <w:t>114</w:t>
      </w:r>
      <w:r w:rsidRPr="00923071">
        <w:rPr>
          <w:rFonts w:ascii="Calibri" w:hAnsi="Calibri" w:cs="Times New Roman"/>
          <w:noProof/>
          <w:szCs w:val="24"/>
        </w:rPr>
        <w:t>:672–712. doi:10.1086/507154</w:t>
      </w:r>
    </w:p>
    <w:p w14:paraId="0B65733E"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7 </w:t>
      </w:r>
      <w:r w:rsidRPr="00923071">
        <w:rPr>
          <w:rFonts w:ascii="Calibri" w:hAnsi="Calibri" w:cs="Times New Roman"/>
          <w:noProof/>
          <w:szCs w:val="24"/>
        </w:rPr>
        <w:tab/>
        <w:t xml:space="preserve">Barker DJP. The Developmental Origins of Adult Disease. </w:t>
      </w:r>
      <w:r w:rsidRPr="00923071">
        <w:rPr>
          <w:rFonts w:ascii="Calibri" w:hAnsi="Calibri" w:cs="Times New Roman"/>
          <w:i/>
          <w:iCs/>
          <w:noProof/>
          <w:szCs w:val="24"/>
        </w:rPr>
        <w:t>J Am Coll Nutr</w:t>
      </w:r>
      <w:r w:rsidRPr="00923071">
        <w:rPr>
          <w:rFonts w:ascii="Calibri" w:hAnsi="Calibri" w:cs="Times New Roman"/>
          <w:noProof/>
          <w:szCs w:val="24"/>
        </w:rPr>
        <w:t xml:space="preserve"> 2004;</w:t>
      </w:r>
      <w:r w:rsidRPr="00923071">
        <w:rPr>
          <w:rFonts w:ascii="Calibri" w:hAnsi="Calibri" w:cs="Times New Roman"/>
          <w:b/>
          <w:bCs/>
          <w:noProof/>
          <w:szCs w:val="24"/>
        </w:rPr>
        <w:t>23</w:t>
      </w:r>
      <w:r w:rsidRPr="00923071">
        <w:rPr>
          <w:rFonts w:ascii="Calibri" w:hAnsi="Calibri" w:cs="Times New Roman"/>
          <w:noProof/>
          <w:szCs w:val="24"/>
        </w:rPr>
        <w:t>:588S – 595S. doi:10.1080/07315724.2004.10719428</w:t>
      </w:r>
    </w:p>
    <w:p w14:paraId="4E02C60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8 </w:t>
      </w:r>
      <w:r w:rsidRPr="00923071">
        <w:rPr>
          <w:rFonts w:ascii="Calibri" w:hAnsi="Calibri" w:cs="Times New Roman"/>
          <w:noProof/>
          <w:szCs w:val="24"/>
        </w:rPr>
        <w:tab/>
        <w:t xml:space="preserve">Parkinson J, Minton J, Lewsey J, </w:t>
      </w:r>
      <w:r w:rsidRPr="00923071">
        <w:rPr>
          <w:rFonts w:ascii="Calibri" w:hAnsi="Calibri" w:cs="Times New Roman"/>
          <w:i/>
          <w:iCs/>
          <w:noProof/>
          <w:szCs w:val="24"/>
        </w:rPr>
        <w:t>et al.</w:t>
      </w:r>
      <w:r w:rsidRPr="00923071">
        <w:rPr>
          <w:rFonts w:ascii="Calibri" w:hAnsi="Calibri" w:cs="Times New Roman"/>
          <w:noProof/>
          <w:szCs w:val="24"/>
        </w:rPr>
        <w:t xml:space="preserve"> Recent cohort effects in suicide in Scotland: a legacy of the 1980s? </w:t>
      </w:r>
      <w:r w:rsidRPr="00923071">
        <w:rPr>
          <w:rFonts w:ascii="Calibri" w:hAnsi="Calibri" w:cs="Times New Roman"/>
          <w:i/>
          <w:iCs/>
          <w:noProof/>
          <w:szCs w:val="24"/>
        </w:rPr>
        <w:t>Under Rev</w:t>
      </w:r>
    </w:p>
    <w:p w14:paraId="5B74A0D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9 </w:t>
      </w:r>
      <w:r w:rsidRPr="00923071">
        <w:rPr>
          <w:rFonts w:ascii="Calibri" w:hAnsi="Calibri" w:cs="Times New Roman"/>
          <w:noProof/>
          <w:szCs w:val="24"/>
        </w:rPr>
        <w:tab/>
        <w:t xml:space="preserve">McCartney G, Bouttell J, Craig N, </w:t>
      </w:r>
      <w:r w:rsidRPr="00923071">
        <w:rPr>
          <w:rFonts w:ascii="Calibri" w:hAnsi="Calibri" w:cs="Times New Roman"/>
          <w:i/>
          <w:iCs/>
          <w:noProof/>
          <w:szCs w:val="24"/>
        </w:rPr>
        <w:t>et al.</w:t>
      </w:r>
      <w:r w:rsidRPr="00923071">
        <w:rPr>
          <w:rFonts w:ascii="Calibri" w:hAnsi="Calibri" w:cs="Times New Roman"/>
          <w:noProof/>
          <w:szCs w:val="24"/>
        </w:rPr>
        <w:t xml:space="preserve"> Explaining trends in alcohol-related harms in Scotland, 1991–2011 (I): the role of incomes, effects of socio-economic and political adversity and demographic change. </w:t>
      </w:r>
      <w:r w:rsidRPr="00923071">
        <w:rPr>
          <w:rFonts w:ascii="Calibri" w:hAnsi="Calibri" w:cs="Times New Roman"/>
          <w:i/>
          <w:iCs/>
          <w:noProof/>
          <w:szCs w:val="24"/>
        </w:rPr>
        <w:t>Public Health</w:t>
      </w:r>
      <w:r w:rsidRPr="00923071">
        <w:rPr>
          <w:rFonts w:ascii="Calibri" w:hAnsi="Calibri" w:cs="Times New Roman"/>
          <w:noProof/>
          <w:szCs w:val="24"/>
        </w:rPr>
        <w:t xml:space="preserve"> 2016;</w:t>
      </w:r>
      <w:r w:rsidRPr="00923071">
        <w:rPr>
          <w:rFonts w:ascii="Calibri" w:hAnsi="Calibri" w:cs="Times New Roman"/>
          <w:b/>
          <w:bCs/>
          <w:noProof/>
          <w:szCs w:val="24"/>
        </w:rPr>
        <w:t>132</w:t>
      </w:r>
      <w:r w:rsidRPr="00923071">
        <w:rPr>
          <w:rFonts w:ascii="Calibri" w:hAnsi="Calibri" w:cs="Times New Roman"/>
          <w:noProof/>
          <w:szCs w:val="24"/>
        </w:rPr>
        <w:t>:13–23. doi:10.1016/j.puhe.2015.12.013</w:t>
      </w:r>
    </w:p>
    <w:p w14:paraId="244C045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60 </w:t>
      </w:r>
      <w:r w:rsidRPr="00923071">
        <w:rPr>
          <w:rFonts w:ascii="Calibri" w:hAnsi="Calibri" w:cs="Times New Roman"/>
          <w:noProof/>
          <w:szCs w:val="24"/>
        </w:rPr>
        <w:tab/>
        <w:t xml:space="preserve">McCartney G, Bouttell J, Craig N, </w:t>
      </w:r>
      <w:r w:rsidRPr="00923071">
        <w:rPr>
          <w:rFonts w:ascii="Calibri" w:hAnsi="Calibri" w:cs="Times New Roman"/>
          <w:i/>
          <w:iCs/>
          <w:noProof/>
          <w:szCs w:val="24"/>
        </w:rPr>
        <w:t>et al.</w:t>
      </w:r>
      <w:r w:rsidRPr="00923071">
        <w:rPr>
          <w:rFonts w:ascii="Calibri" w:hAnsi="Calibri" w:cs="Times New Roman"/>
          <w:noProof/>
          <w:szCs w:val="24"/>
        </w:rPr>
        <w:t xml:space="preserve"> Explaining trends in alcohol-related harms in Scotland 1991–2011 (II): policy, social norms, the alcohol market, clinical changes and a synthesis. </w:t>
      </w:r>
      <w:r w:rsidRPr="00923071">
        <w:rPr>
          <w:rFonts w:ascii="Calibri" w:hAnsi="Calibri" w:cs="Times New Roman"/>
          <w:i/>
          <w:iCs/>
          <w:noProof/>
          <w:szCs w:val="24"/>
        </w:rPr>
        <w:t>Public Health</w:t>
      </w:r>
      <w:r w:rsidRPr="00923071">
        <w:rPr>
          <w:rFonts w:ascii="Calibri" w:hAnsi="Calibri" w:cs="Times New Roman"/>
          <w:noProof/>
          <w:szCs w:val="24"/>
        </w:rPr>
        <w:t xml:space="preserve"> 2016;</w:t>
      </w:r>
      <w:r w:rsidRPr="00923071">
        <w:rPr>
          <w:rFonts w:ascii="Calibri" w:hAnsi="Calibri" w:cs="Times New Roman"/>
          <w:b/>
          <w:bCs/>
          <w:noProof/>
          <w:szCs w:val="24"/>
        </w:rPr>
        <w:t>132</w:t>
      </w:r>
      <w:r w:rsidRPr="00923071">
        <w:rPr>
          <w:rFonts w:ascii="Calibri" w:hAnsi="Calibri" w:cs="Times New Roman"/>
          <w:noProof/>
          <w:szCs w:val="24"/>
        </w:rPr>
        <w:t>:24–32. doi:10.1016/j.puhe.2015.12.012</w:t>
      </w:r>
    </w:p>
    <w:p w14:paraId="134F777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61 </w:t>
      </w:r>
      <w:r w:rsidRPr="00923071">
        <w:rPr>
          <w:rFonts w:ascii="Calibri" w:hAnsi="Calibri" w:cs="Times New Roman"/>
          <w:noProof/>
          <w:szCs w:val="24"/>
        </w:rPr>
        <w:tab/>
        <w:t xml:space="preserve">Benach J, Vives A, Tarafa G, </w:t>
      </w:r>
      <w:r w:rsidRPr="00923071">
        <w:rPr>
          <w:rFonts w:ascii="Calibri" w:hAnsi="Calibri" w:cs="Times New Roman"/>
          <w:i/>
          <w:iCs/>
          <w:noProof/>
          <w:szCs w:val="24"/>
        </w:rPr>
        <w:t>et al.</w:t>
      </w:r>
      <w:r w:rsidRPr="00923071">
        <w:rPr>
          <w:rFonts w:ascii="Calibri" w:hAnsi="Calibri" w:cs="Times New Roman"/>
          <w:noProof/>
          <w:szCs w:val="24"/>
        </w:rPr>
        <w:t xml:space="preserve"> What should we know about precarious employment and health in 2025? framing the agenda for the next decade of research. </w:t>
      </w:r>
      <w:r w:rsidRPr="00923071">
        <w:rPr>
          <w:rFonts w:ascii="Calibri" w:hAnsi="Calibri" w:cs="Times New Roman"/>
          <w:i/>
          <w:iCs/>
          <w:noProof/>
          <w:szCs w:val="24"/>
        </w:rPr>
        <w:t>Int J Epidemiol</w:t>
      </w:r>
      <w:r w:rsidRPr="00923071">
        <w:rPr>
          <w:rFonts w:ascii="Calibri" w:hAnsi="Calibri" w:cs="Times New Roman"/>
          <w:noProof/>
          <w:szCs w:val="24"/>
        </w:rPr>
        <w:t xml:space="preserve"> 2016;</w:t>
      </w:r>
      <w:r w:rsidRPr="00923071">
        <w:rPr>
          <w:rFonts w:ascii="Calibri" w:hAnsi="Calibri" w:cs="Times New Roman"/>
          <w:b/>
          <w:bCs/>
          <w:noProof/>
          <w:szCs w:val="24"/>
        </w:rPr>
        <w:t>45</w:t>
      </w:r>
      <w:r w:rsidRPr="00923071">
        <w:rPr>
          <w:rFonts w:ascii="Calibri" w:hAnsi="Calibri" w:cs="Times New Roman"/>
          <w:noProof/>
          <w:szCs w:val="24"/>
        </w:rPr>
        <w:t>:232–8. doi:10.1093/ije/dyv342</w:t>
      </w:r>
    </w:p>
    <w:p w14:paraId="6AA5EADD" w14:textId="77777777" w:rsidR="00923071" w:rsidRPr="00923071" w:rsidRDefault="00923071" w:rsidP="00923071">
      <w:pPr>
        <w:widowControl w:val="0"/>
        <w:autoSpaceDE w:val="0"/>
        <w:autoSpaceDN w:val="0"/>
        <w:adjustRightInd w:val="0"/>
        <w:spacing w:line="240" w:lineRule="auto"/>
        <w:ind w:left="640" w:hanging="640"/>
        <w:rPr>
          <w:rFonts w:ascii="Calibri" w:hAnsi="Calibri"/>
          <w:noProof/>
        </w:rPr>
      </w:pPr>
      <w:r w:rsidRPr="00923071">
        <w:rPr>
          <w:rFonts w:ascii="Calibri" w:hAnsi="Calibri" w:cs="Times New Roman"/>
          <w:noProof/>
          <w:szCs w:val="24"/>
        </w:rPr>
        <w:t xml:space="preserve">62 </w:t>
      </w:r>
      <w:r w:rsidRPr="00923071">
        <w:rPr>
          <w:rFonts w:ascii="Calibri" w:hAnsi="Calibri" w:cs="Times New Roman"/>
          <w:noProof/>
          <w:szCs w:val="24"/>
        </w:rPr>
        <w:tab/>
        <w:t xml:space="preserve">Box GEP. Science and Statistics. </w:t>
      </w:r>
      <w:r w:rsidRPr="00923071">
        <w:rPr>
          <w:rFonts w:ascii="Calibri" w:hAnsi="Calibri" w:cs="Times New Roman"/>
          <w:i/>
          <w:iCs/>
          <w:noProof/>
          <w:szCs w:val="24"/>
        </w:rPr>
        <w:t>J Am Stat Assoc</w:t>
      </w:r>
      <w:r w:rsidRPr="00923071">
        <w:rPr>
          <w:rFonts w:ascii="Calibri" w:hAnsi="Calibri" w:cs="Times New Roman"/>
          <w:noProof/>
          <w:szCs w:val="24"/>
        </w:rPr>
        <w:t xml:space="preserve"> 1976;</w:t>
      </w:r>
      <w:r w:rsidRPr="00923071">
        <w:rPr>
          <w:rFonts w:ascii="Calibri" w:hAnsi="Calibri" w:cs="Times New Roman"/>
          <w:b/>
          <w:bCs/>
          <w:noProof/>
          <w:szCs w:val="24"/>
        </w:rPr>
        <w:t>71</w:t>
      </w:r>
      <w:r w:rsidRPr="00923071">
        <w:rPr>
          <w:rFonts w:ascii="Calibri" w:hAnsi="Calibri" w:cs="Times New Roman"/>
          <w:noProof/>
          <w:szCs w:val="24"/>
        </w:rPr>
        <w:t>:791–9. doi:10.1080/01621459.1976.10480949</w:t>
      </w:r>
    </w:p>
    <w:p w14:paraId="1D1C0074" w14:textId="77777777" w:rsidR="00D80E19" w:rsidRDefault="001862B7" w:rsidP="00D80E19">
      <w:r>
        <w:fldChar w:fldCharType="end"/>
      </w:r>
    </w:p>
    <w:p w14:paraId="564A2354"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753A2867" w14:textId="77777777" w:rsidR="00D80E19" w:rsidRDefault="00D80E19" w:rsidP="00D80E19">
      <w:pPr>
        <w:pStyle w:val="Heading1"/>
      </w:pPr>
      <w:r>
        <w:lastRenderedPageBreak/>
        <w:t xml:space="preserve">Appendices </w:t>
      </w:r>
    </w:p>
    <w:p w14:paraId="532CDDEB" w14:textId="77777777" w:rsidR="00D80E19" w:rsidRDefault="00D80E19" w:rsidP="00D80E19"/>
    <w:p w14:paraId="7B4A6CCA" w14:textId="77777777" w:rsidR="00D80E19" w:rsidRDefault="00910EF2" w:rsidP="00910EF2">
      <w:pPr>
        <w:pStyle w:val="Heading2"/>
      </w:pPr>
      <w:r>
        <w:t>The modelling approach</w:t>
      </w:r>
    </w:p>
    <w:p w14:paraId="713C7B37" w14:textId="77777777" w:rsidR="00910EF2" w:rsidRDefault="00910EF2" w:rsidP="00910EF2">
      <w:pPr>
        <w:pStyle w:val="Heading2"/>
      </w:pPr>
      <w:commentRangeStart w:id="4"/>
      <w:r>
        <w:t>Model</w:t>
      </w:r>
      <w:commentRangeEnd w:id="4"/>
      <w:r>
        <w:rPr>
          <w:rStyle w:val="CommentReference"/>
          <w:rFonts w:asciiTheme="minorHAnsi" w:eastAsiaTheme="minorHAnsi" w:hAnsiTheme="minorHAnsi" w:cstheme="minorBidi"/>
          <w:color w:val="auto"/>
        </w:rPr>
        <w:commentReference w:id="4"/>
      </w:r>
    </w:p>
    <w:p w14:paraId="384FD44F" w14:textId="77777777" w:rsidR="00910EF2" w:rsidRDefault="00910EF2" w:rsidP="00910EF2">
      <w:r>
        <w:t>For each sex, and for each age in single years, a, from birth to 95 years old, a separate linear regression model was fit with the following spec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3A14FC17" w14:textId="77777777" w:rsidTr="00393448">
        <w:tc>
          <w:tcPr>
            <w:tcW w:w="8505" w:type="dxa"/>
          </w:tcPr>
          <w:p w14:paraId="6990A0C1" w14:textId="77777777" w:rsidR="00910EF2" w:rsidRDefault="00E062EE" w:rsidP="00393448">
            <m:oMathPara>
              <m:oMath>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t+</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L+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Lt+ </m:t>
                </m:r>
                <m:sSub>
                  <m:sSubPr>
                    <m:ctrlPr>
                      <w:rPr>
                        <w:rFonts w:ascii="Cambria Math" w:hAnsi="Cambria Math"/>
                        <w:i/>
                      </w:rPr>
                    </m:ctrlPr>
                  </m:sSubPr>
                  <m:e>
                    <m:r>
                      <w:rPr>
                        <w:rFonts w:ascii="Cambria Math" w:hAnsi="Cambria Math"/>
                      </w:rPr>
                      <m:t>β</m:t>
                    </m:r>
                  </m:e>
                  <m:sub>
                    <m:r>
                      <w:rPr>
                        <w:rFonts w:ascii="Cambria Math" w:hAnsi="Cambria Math"/>
                      </w:rPr>
                      <m:t>4,a,s</m:t>
                    </m:r>
                  </m:sub>
                </m:sSub>
                <m:r>
                  <w:rPr>
                    <w:rFonts w:ascii="Cambria Math" w:hAnsi="Cambria Math"/>
                  </w:rPr>
                  <m:t xml:space="preserve">R+ </m:t>
                </m:r>
                <m:sSub>
                  <m:sSubPr>
                    <m:ctrlPr>
                      <w:rPr>
                        <w:rFonts w:ascii="Cambria Math" w:hAnsi="Cambria Math"/>
                        <w:i/>
                      </w:rPr>
                    </m:ctrlPr>
                  </m:sSubPr>
                  <m:e>
                    <m:r>
                      <w:rPr>
                        <w:rFonts w:ascii="Cambria Math" w:hAnsi="Cambria Math"/>
                      </w:rPr>
                      <m:t>β</m:t>
                    </m:r>
                  </m:e>
                  <m:sub>
                    <m:r>
                      <w:rPr>
                        <w:rFonts w:ascii="Cambria Math" w:hAnsi="Cambria Math"/>
                      </w:rPr>
                      <m:t>5,a,s</m:t>
                    </m:r>
                  </m:sub>
                </m:sSub>
                <m:r>
                  <w:rPr>
                    <w:rFonts w:ascii="Cambria Math" w:hAnsi="Cambria Math"/>
                  </w:rPr>
                  <m:t>Rt+ ϵ</m:t>
                </m:r>
              </m:oMath>
            </m:oMathPara>
          </w:p>
        </w:tc>
        <w:tc>
          <w:tcPr>
            <w:tcW w:w="511" w:type="dxa"/>
          </w:tcPr>
          <w:p w14:paraId="6C7405F2" w14:textId="77777777" w:rsidR="00910EF2" w:rsidRDefault="00910EF2" w:rsidP="00393448">
            <w:r>
              <w:t>(1)</w:t>
            </w:r>
          </w:p>
        </w:tc>
      </w:tr>
    </w:tbl>
    <w:p w14:paraId="5217DCD7" w14:textId="77777777" w:rsidR="00910EF2" w:rsidRDefault="00910EF2" w:rsidP="00910EF2"/>
    <w:p w14:paraId="787FFFD1" w14:textId="77777777" w:rsidR="00910EF2" w:rsidRDefault="00910EF2" w:rsidP="00910EF2">
      <w:r>
        <w:t xml:space="preserve">Where </w:t>
      </w:r>
      <m:oMath>
        <m:sSub>
          <m:sSubPr>
            <m:ctrlPr>
              <w:rPr>
                <w:rFonts w:ascii="Cambria Math" w:hAnsi="Cambria Math"/>
                <w:i/>
              </w:rPr>
            </m:ctrlPr>
          </m:sSubPr>
          <m:e>
            <m:r>
              <w:rPr>
                <w:rFonts w:ascii="Cambria Math" w:hAnsi="Cambria Math"/>
              </w:rPr>
              <m:t>m</m:t>
            </m:r>
          </m:e>
          <m:sub>
            <m:r>
              <w:rPr>
                <w:rFonts w:ascii="Cambria Math" w:hAnsi="Cambria Math"/>
              </w:rPr>
              <m:t>t, a, s</m:t>
            </m:r>
          </m:sub>
        </m:sSub>
      </m:oMath>
      <w:r>
        <w:rPr>
          <w:rFonts w:eastAsiaTheme="minorEastAsia"/>
        </w:rPr>
        <w:t xml:space="preserve"> is the mortality rate (death count divided by population count) in year t, at age a, and for sex s; </w:t>
      </w:r>
      <w:r>
        <w:t xml:space="preserve">t is year; L is a dummy variable indicating the years, 1997 to 2010, in which New Labour were in government; R is a dummy variable indicating 2008 and 2009, the years in which the UK economy entered a recession as a result of the GFC, and </w:t>
      </w:r>
      <m:oMath>
        <m:r>
          <w:rPr>
            <w:rFonts w:ascii="Cambria Math" w:hAnsi="Cambria Math"/>
          </w:rPr>
          <m:t>ϵ</m:t>
        </m:r>
      </m:oMath>
      <w:r>
        <w:t xml:space="preserve"> is an error term. The R term is included to capture any additional short-term changes in mortality rates to be captured in a separate term rather than influence </w:t>
      </w:r>
      <w:r>
        <w:rPr>
          <w:rFonts w:eastAsiaTheme="minorEastAsia"/>
        </w:rPr>
        <w:t xml:space="preserve">the coefficients including New Labour years,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β</m:t>
            </m:r>
          </m:e>
          <m:sub>
            <m:r>
              <w:rPr>
                <w:rFonts w:ascii="Cambria Math" w:hAnsi="Cambria Math"/>
              </w:rPr>
              <m:t>3</m:t>
            </m:r>
          </m:sub>
        </m:sSub>
      </m:oMath>
      <w:r>
        <w:rPr>
          <w:rFonts w:eastAsiaTheme="minorEastAsia"/>
        </w:rPr>
        <w:t xml:space="preserve">. </w:t>
      </w:r>
      <w:r>
        <w:t xml:space="preserve">The use of interaction terms Lt and </w:t>
      </w:r>
      <w:proofErr w:type="spellStart"/>
      <w:proofErr w:type="gramStart"/>
      <w:r>
        <w:t>Rt</w:t>
      </w:r>
      <w:proofErr w:type="spellEnd"/>
      <w:proofErr w:type="gramEnd"/>
      <w:r>
        <w:t xml:space="preserve"> allowed for the gradients of change in log mortality rates over time to be different over the New Labour and GFC recession periods. </w:t>
      </w:r>
    </w:p>
    <w:p w14:paraId="6185DB5A" w14:textId="77777777" w:rsidR="00910EF2" w:rsidRDefault="00910EF2" w:rsidP="00910EF2">
      <w:pPr>
        <w:rPr>
          <w:rFonts w:eastAsiaTheme="minorEastAsia"/>
        </w:rPr>
      </w:pPr>
      <w:r>
        <w:t xml:space="preserve">The above model specification was fit to ONS data for each year from 1990 to 2010 inclusive. </w:t>
      </w:r>
      <w:proofErr w:type="gramStart"/>
      <w:r>
        <w:t xml:space="preserve">Redefining </w:t>
      </w:r>
      <w:proofErr w:type="gramEnd"/>
      <m:oMath>
        <m:sSub>
          <m:sSubPr>
            <m:ctrlPr>
              <w:rPr>
                <w:rFonts w:ascii="Cambria Math" w:hAnsi="Cambria Math"/>
                <w:i/>
              </w:rPr>
            </m:ctrlPr>
          </m:sSubPr>
          <m:e>
            <m:r>
              <w:rPr>
                <w:rFonts w:ascii="Cambria Math" w:hAnsi="Cambria Math"/>
              </w:rPr>
              <m:t>Y</m:t>
            </m:r>
          </m:e>
          <m:sub>
            <m:r>
              <w:rPr>
                <w:rFonts w:ascii="Cambria Math" w:hAnsi="Cambria Math"/>
              </w:rPr>
              <m:t xml:space="preserve">t,a,s </m:t>
            </m:r>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oMath>
      <w:r>
        <w:rPr>
          <w:rFonts w:eastAsiaTheme="minorEastAsia"/>
        </w:rPr>
        <w:t xml:space="preserve">, projected log mortality rates </w:t>
      </w:r>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a,s, t</m:t>
                </m:r>
              </m:sub>
              <m:sup>
                <m:r>
                  <w:rPr>
                    <w:rFonts w:ascii="Cambria Math" w:hAnsi="Cambria Math"/>
                  </w:rPr>
                  <m:t>*</m:t>
                </m:r>
              </m:sup>
            </m:sSubSup>
          </m:e>
          <m:sub>
            <m:r>
              <w:rPr>
                <w:rFonts w:ascii="Cambria Math" w:hAnsi="Cambria Math"/>
              </w:rPr>
              <m:t xml:space="preserve"> </m:t>
            </m:r>
          </m:sub>
        </m:sSub>
      </m:oMath>
      <w:r>
        <w:rPr>
          <w:rFonts w:eastAsiaTheme="minorEastAsia"/>
        </w:rPr>
        <w:t>were calculated for years 2011 to 2015 inclusive by setting t to these year values and L to 1,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7B3A7161" w14:textId="77777777" w:rsidTr="00393448">
        <w:tc>
          <w:tcPr>
            <w:tcW w:w="8505" w:type="dxa"/>
          </w:tcPr>
          <w:p w14:paraId="673CF139" w14:textId="77777777" w:rsidR="00910EF2" w:rsidRDefault="00E062EE" w:rsidP="00393448">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e>
                  <m:sub>
                    <m:r>
                      <w:rPr>
                        <w:rFonts w:ascii="Cambria Math" w:hAnsi="Cambria Math"/>
                      </w:rPr>
                      <m:t xml:space="preserve"> </m:t>
                    </m:r>
                  </m:sub>
                </m:sSub>
                <m:r>
                  <w:rPr>
                    <w:rFonts w:ascii="Cambria Math" w:hAnsi="Cambria Math"/>
                  </w:rPr>
                  <m:t>=</m:t>
                </m:r>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t </m:t>
                </m:r>
              </m:oMath>
            </m:oMathPara>
          </w:p>
        </w:tc>
        <w:tc>
          <w:tcPr>
            <w:tcW w:w="511" w:type="dxa"/>
          </w:tcPr>
          <w:p w14:paraId="27FEF645" w14:textId="77777777" w:rsidR="00910EF2" w:rsidRDefault="00910EF2" w:rsidP="00393448">
            <w:r>
              <w:t>(2)</w:t>
            </w:r>
          </w:p>
        </w:tc>
      </w:tr>
    </w:tbl>
    <w:p w14:paraId="0C1C9EE9" w14:textId="77777777" w:rsidR="00910EF2" w:rsidRDefault="00910EF2" w:rsidP="00910EF2"/>
    <w:p w14:paraId="4109101C" w14:textId="77777777" w:rsidR="00910EF2" w:rsidRDefault="00910EF2" w:rsidP="00910EF2">
      <w:pPr>
        <w:rPr>
          <w:rFonts w:eastAsiaTheme="minorEastAsia"/>
        </w:rPr>
      </w:pPr>
      <w:r>
        <w:t xml:space="preserve">Predicted numbers of deaths at each age, for each sex, and in each year from 2011 to 2015 </w:t>
      </w:r>
      <m:oMath>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w:t>
      </w:r>
      <w:r>
        <w:t xml:space="preserve"> were therefore calculated by multiplying the relevant age-year-sex specific population counts </w:t>
      </w:r>
      <m:oMath>
        <m:sSub>
          <m:sSubPr>
            <m:ctrlPr>
              <w:rPr>
                <w:rFonts w:ascii="Cambria Math" w:hAnsi="Cambria Math"/>
                <w:i/>
              </w:rPr>
            </m:ctrlPr>
          </m:sSubPr>
          <m:e>
            <m:r>
              <w:rPr>
                <w:rFonts w:ascii="Cambria Math" w:hAnsi="Cambria Math"/>
              </w:rPr>
              <m:t>p</m:t>
            </m:r>
          </m:e>
          <m:sub>
            <m:r>
              <w:rPr>
                <w:rFonts w:ascii="Cambria Math" w:hAnsi="Cambria Math"/>
              </w:rPr>
              <m:t>t,a,s</m:t>
            </m:r>
          </m:sub>
        </m:sSub>
      </m:oMath>
      <w:r>
        <w:rPr>
          <w:rFonts w:eastAsiaTheme="minorEastAsia"/>
        </w:rPr>
        <w:t xml:space="preserve"> by the requisite projected mortality rates, i.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65852C48" w14:textId="77777777" w:rsidTr="00393448">
        <w:tc>
          <w:tcPr>
            <w:tcW w:w="8505" w:type="dxa"/>
          </w:tcPr>
          <w:p w14:paraId="13BBD63F" w14:textId="77777777" w:rsidR="00910EF2" w:rsidRPr="00BA28CE" w:rsidRDefault="00E062EE" w:rsidP="00393448">
            <w:pPr>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sup>
                </m:sSup>
              </m:oMath>
            </m:oMathPara>
          </w:p>
          <w:p w14:paraId="2816DAB9" w14:textId="77777777" w:rsidR="00910EF2" w:rsidRPr="00FA754D" w:rsidRDefault="00910EF2" w:rsidP="00393448">
            <w:pPr>
              <w:rPr>
                <w:rFonts w:eastAsiaTheme="minorEastAsia"/>
              </w:rPr>
            </w:pPr>
          </w:p>
          <w:p w14:paraId="0FD1A8A7" w14:textId="77777777" w:rsidR="00910EF2" w:rsidRDefault="00910EF2" w:rsidP="00393448">
            <w:pPr>
              <w:jc w:val="center"/>
              <w:rPr>
                <w:rFonts w:eastAsiaTheme="minorEastAsia"/>
              </w:rPr>
            </w:pPr>
            <w:r>
              <w:rPr>
                <w:rFonts w:eastAsiaTheme="minorEastAsia"/>
              </w:rPr>
              <w:t>or equivalently</w:t>
            </w:r>
          </w:p>
          <w:p w14:paraId="793FC00B" w14:textId="77777777" w:rsidR="00910EF2" w:rsidRPr="00DF5C2C" w:rsidRDefault="00910EF2" w:rsidP="00393448">
            <w:pPr>
              <w:jc w:val="center"/>
              <w:rPr>
                <w:rFonts w:eastAsiaTheme="minorEastAsia"/>
              </w:rPr>
            </w:pPr>
          </w:p>
          <w:p w14:paraId="1DB75ABD" w14:textId="77777777" w:rsidR="00910EF2" w:rsidRPr="00FA754D" w:rsidRDefault="00E062EE" w:rsidP="00393448">
            <w:pPr>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m:oMathPara>
          </w:p>
        </w:tc>
        <w:tc>
          <w:tcPr>
            <w:tcW w:w="511" w:type="dxa"/>
          </w:tcPr>
          <w:p w14:paraId="1E20B823" w14:textId="77777777" w:rsidR="00910EF2" w:rsidRDefault="00910EF2" w:rsidP="00393448"/>
          <w:p w14:paraId="6844E862" w14:textId="77777777" w:rsidR="00910EF2" w:rsidRDefault="00910EF2" w:rsidP="00393448"/>
          <w:p w14:paraId="3693F75B" w14:textId="77777777" w:rsidR="00910EF2" w:rsidRDefault="00910EF2" w:rsidP="00393448">
            <w:r>
              <w:t>(3)</w:t>
            </w:r>
          </w:p>
        </w:tc>
      </w:tr>
    </w:tbl>
    <w:p w14:paraId="4100B846" w14:textId="77777777" w:rsidR="00910EF2" w:rsidRDefault="00910EF2" w:rsidP="00910EF2">
      <w:pPr>
        <w:rPr>
          <w:rFonts w:eastAsiaTheme="minorEastAsia"/>
        </w:rPr>
      </w:pPr>
      <w:r>
        <w:rPr>
          <w:rFonts w:eastAsiaTheme="minorEastAsia"/>
        </w:rPr>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w:r>
        <w:rPr>
          <w:rFonts w:eastAsiaTheme="minorEastAsia"/>
        </w:rPr>
        <w:t xml:space="preserve"> is the projected mortality rate rather than log rate. </w:t>
      </w:r>
    </w:p>
    <w:p w14:paraId="53AA2168" w14:textId="77777777" w:rsidR="00910EF2" w:rsidRDefault="00910EF2" w:rsidP="00910EF2">
      <w:pPr>
        <w:rPr>
          <w:rFonts w:eastAsiaTheme="minorEastAsia"/>
        </w:rPr>
      </w:pPr>
      <w:r>
        <w:rPr>
          <w:rFonts w:eastAsiaTheme="minorEastAsia"/>
        </w:rPr>
        <w:t xml:space="preserve">The age-sex specific differences in deaths are </w:t>
      </w:r>
      <w:proofErr w:type="gramStart"/>
      <w:r>
        <w:rPr>
          <w:rFonts w:eastAsiaTheme="minorEastAsia"/>
        </w:rPr>
        <w:t xml:space="preserve">therefore </w:t>
      </w:r>
      <w:proofErr w:type="gramEnd"/>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and the total difference in deaths by age A, shown in figures xxx, i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a=0</m:t>
            </m:r>
          </m:sub>
          <m:sup>
            <m:r>
              <w:rPr>
                <w:rFonts w:ascii="Cambria Math" w:eastAsiaTheme="minorEastAsia" w:hAnsi="Cambria Math"/>
              </w:rPr>
              <m:t>A</m:t>
            </m:r>
          </m:sup>
          <m:e>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e>
        </m:nary>
      </m:oMath>
      <w:r>
        <w:rPr>
          <w:rFonts w:eastAsiaTheme="minorEastAsia"/>
        </w:rPr>
        <w:t>.</w:t>
      </w:r>
    </w:p>
    <w:p w14:paraId="40D073AA" w14:textId="77777777" w:rsidR="00910EF2" w:rsidRPr="00FA754D" w:rsidRDefault="00910EF2" w:rsidP="00910EF2">
      <w:r>
        <w:t xml:space="preserve">As death and population counts from the ONS for the year 2015 was aggregated for years 90 and above rather than disaggregated by age in single year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oMath>
      <w:r>
        <w:rPr>
          <w:rFonts w:eastAsiaTheme="minorEastAsia"/>
        </w:rPr>
        <w:t xml:space="preserve"> for ages 90 to 95 years was estimated by extrapolating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oMath>
      <w:r>
        <w:rPr>
          <w:rFonts w:eastAsiaTheme="minorEastAsia"/>
        </w:rPr>
        <w:t xml:space="preserve"> over ages 84 to 89 years.</w:t>
      </w:r>
    </w:p>
    <w:p w14:paraId="17F21548" w14:textId="77777777" w:rsidR="00910EF2" w:rsidRDefault="00910EF2" w:rsidP="00910EF2"/>
    <w:p w14:paraId="3D271A70" w14:textId="77777777" w:rsidR="00910EF2" w:rsidRDefault="00910EF2" w:rsidP="00910EF2"/>
    <w:p w14:paraId="202E05C5" w14:textId="77777777" w:rsidR="00910EF2" w:rsidRPr="00910EF2" w:rsidRDefault="00910EF2" w:rsidP="00910EF2">
      <w:r>
        <w:rPr>
          <w:noProof/>
          <w:lang w:eastAsia="en-GB"/>
        </w:rPr>
        <w:lastRenderedPageBreak/>
        <w:drawing>
          <wp:inline distT="0" distB="0" distL="0" distR="0" wp14:anchorId="20A00A32" wp14:editId="36B3D969">
            <wp:extent cx="5730240" cy="8595360"/>
            <wp:effectExtent l="0" t="0" r="3810" b="0"/>
            <wp:docPr id="2" name="Picture 2" descr="E:\repos\danny_elderly_mort\figures\ons_only_coefficients_with_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anny_elderly_mort\figures\ons_only_coefficients_with_ag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240" cy="8595360"/>
                    </a:xfrm>
                    <a:prstGeom prst="rect">
                      <a:avLst/>
                    </a:prstGeom>
                    <a:noFill/>
                    <a:ln>
                      <a:noFill/>
                    </a:ln>
                  </pic:spPr>
                </pic:pic>
              </a:graphicData>
            </a:graphic>
          </wp:inline>
        </w:drawing>
      </w:r>
    </w:p>
    <w:sectPr w:rsidR="00910EF2" w:rsidRPr="00910EF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Kate" w:date="2016-08-08T15:25:00Z" w:initials="K">
    <w:p w14:paraId="65802C13" w14:textId="77777777" w:rsidR="00E323A4" w:rsidRDefault="00E323A4" w:rsidP="00E323A4">
      <w:pPr>
        <w:pStyle w:val="CommentText"/>
      </w:pPr>
      <w:r>
        <w:rPr>
          <w:rStyle w:val="CommentReference"/>
        </w:rPr>
        <w:annotationRef/>
      </w:r>
      <w:r>
        <w:t>Whereas this they will get!</w:t>
      </w:r>
    </w:p>
    <w:p w14:paraId="0127C6A6" w14:textId="77777777" w:rsidR="00E323A4" w:rsidRDefault="00E323A4" w:rsidP="00E323A4">
      <w:pPr>
        <w:pStyle w:val="CommentText"/>
      </w:pPr>
    </w:p>
    <w:p w14:paraId="6DFC7770" w14:textId="77777777" w:rsidR="00E323A4" w:rsidRDefault="00E323A4" w:rsidP="00E323A4">
      <w:pPr>
        <w:pStyle w:val="CommentText"/>
      </w:pPr>
      <w:r>
        <w:t>Can the legend be reversed top-to-bottom?</w:t>
      </w:r>
    </w:p>
  </w:comment>
  <w:comment w:id="2" w:author="Kate" w:date="2016-08-08T15:26:00Z" w:initials="K">
    <w:p w14:paraId="097EF92E" w14:textId="77777777" w:rsidR="00E323A4" w:rsidRDefault="00E323A4" w:rsidP="00E323A4">
      <w:pPr>
        <w:pStyle w:val="CommentText"/>
      </w:pPr>
      <w:r>
        <w:rPr>
          <w:rStyle w:val="CommentReference"/>
        </w:rPr>
        <w:annotationRef/>
      </w:r>
      <w:r>
        <w:t>Do we really need to see both?</w:t>
      </w:r>
    </w:p>
  </w:comment>
  <w:comment w:id="3" w:author="Kate" w:date="2016-08-08T15:27:00Z" w:initials="K">
    <w:p w14:paraId="672A1188" w14:textId="77777777" w:rsidR="00E323A4" w:rsidRDefault="00E323A4" w:rsidP="00E323A4">
      <w:pPr>
        <w:pStyle w:val="CommentText"/>
      </w:pPr>
      <w:r>
        <w:rPr>
          <w:rStyle w:val="CommentReference"/>
        </w:rPr>
        <w:annotationRef/>
      </w:r>
      <w:r>
        <w:t>And they will understand these as well</w:t>
      </w:r>
    </w:p>
  </w:comment>
  <w:comment w:id="4" w:author="Kate" w:date="2016-08-08T15:20:00Z" w:initials="K">
    <w:p w14:paraId="3B2B2513" w14:textId="77777777" w:rsidR="00910EF2" w:rsidRDefault="00910EF2" w:rsidP="00910EF2">
      <w:pPr>
        <w:pStyle w:val="CommentText"/>
      </w:pPr>
      <w:r>
        <w:rPr>
          <w:rStyle w:val="CommentReference"/>
        </w:rPr>
        <w:annotationRef/>
      </w:r>
      <w:r>
        <w:t>I think we should take a look at some relevant Lancet articles (</w:t>
      </w:r>
      <w:proofErr w:type="spellStart"/>
      <w:r>
        <w:t>Stuckler</w:t>
      </w:r>
      <w:proofErr w:type="spellEnd"/>
      <w:r>
        <w:t>?) and see how they report model equations….are they in main text or in an appendix, footnote, online source or what.  I would prefer if we could just give a textual explanation of the model and put the equation elsew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FC7770" w15:done="0"/>
  <w15:commentEx w15:paraId="097EF92E" w15:done="0"/>
  <w15:commentEx w15:paraId="672A1188" w15:done="0"/>
  <w15:commentEx w15:paraId="3B2B251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A4418E"/>
    <w:multiLevelType w:val="hybridMultilevel"/>
    <w:tmpl w:val="B4D03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7D9E"/>
    <w:rsid w:val="00014F0F"/>
    <w:rsid w:val="00071F07"/>
    <w:rsid w:val="00073D67"/>
    <w:rsid w:val="00085EB6"/>
    <w:rsid w:val="00091E17"/>
    <w:rsid w:val="00137271"/>
    <w:rsid w:val="001862B7"/>
    <w:rsid w:val="001D686D"/>
    <w:rsid w:val="001D7D9E"/>
    <w:rsid w:val="002074F1"/>
    <w:rsid w:val="002424F4"/>
    <w:rsid w:val="00255549"/>
    <w:rsid w:val="002E27FD"/>
    <w:rsid w:val="00305EB9"/>
    <w:rsid w:val="003126D0"/>
    <w:rsid w:val="00335AD5"/>
    <w:rsid w:val="003C472A"/>
    <w:rsid w:val="00445B0B"/>
    <w:rsid w:val="004722A5"/>
    <w:rsid w:val="004A2A80"/>
    <w:rsid w:val="004B259F"/>
    <w:rsid w:val="004C372C"/>
    <w:rsid w:val="004D5091"/>
    <w:rsid w:val="004F376E"/>
    <w:rsid w:val="00504956"/>
    <w:rsid w:val="00510F95"/>
    <w:rsid w:val="00521040"/>
    <w:rsid w:val="005421AD"/>
    <w:rsid w:val="0055282F"/>
    <w:rsid w:val="00574224"/>
    <w:rsid w:val="0057497B"/>
    <w:rsid w:val="00602B76"/>
    <w:rsid w:val="006112F4"/>
    <w:rsid w:val="0063324F"/>
    <w:rsid w:val="00656B3F"/>
    <w:rsid w:val="00671E81"/>
    <w:rsid w:val="00672EC6"/>
    <w:rsid w:val="00683C38"/>
    <w:rsid w:val="006C3C37"/>
    <w:rsid w:val="006E34A9"/>
    <w:rsid w:val="00776936"/>
    <w:rsid w:val="007818D4"/>
    <w:rsid w:val="0080204B"/>
    <w:rsid w:val="00815060"/>
    <w:rsid w:val="00893259"/>
    <w:rsid w:val="008D06C0"/>
    <w:rsid w:val="008D2BF0"/>
    <w:rsid w:val="008E510C"/>
    <w:rsid w:val="00910EF2"/>
    <w:rsid w:val="00923071"/>
    <w:rsid w:val="00981ADB"/>
    <w:rsid w:val="009866A2"/>
    <w:rsid w:val="009C6742"/>
    <w:rsid w:val="009D47DA"/>
    <w:rsid w:val="00A20A14"/>
    <w:rsid w:val="00A432E5"/>
    <w:rsid w:val="00A71467"/>
    <w:rsid w:val="00A8037D"/>
    <w:rsid w:val="00AC7DA4"/>
    <w:rsid w:val="00B14C65"/>
    <w:rsid w:val="00B279B3"/>
    <w:rsid w:val="00B51CB3"/>
    <w:rsid w:val="00B64833"/>
    <w:rsid w:val="00B801AF"/>
    <w:rsid w:val="00B97354"/>
    <w:rsid w:val="00BF538E"/>
    <w:rsid w:val="00C753FB"/>
    <w:rsid w:val="00D00C28"/>
    <w:rsid w:val="00D076AC"/>
    <w:rsid w:val="00D1519A"/>
    <w:rsid w:val="00D80E19"/>
    <w:rsid w:val="00E062EE"/>
    <w:rsid w:val="00E10AAF"/>
    <w:rsid w:val="00E22B24"/>
    <w:rsid w:val="00E323A4"/>
    <w:rsid w:val="00F33EBB"/>
    <w:rsid w:val="00F61151"/>
    <w:rsid w:val="00F725D4"/>
    <w:rsid w:val="00F843BF"/>
    <w:rsid w:val="00F95600"/>
    <w:rsid w:val="00FB3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A5FD8"/>
  <w15:chartTrackingRefBased/>
  <w15:docId w15:val="{40038275-29B5-467F-90C9-D06218690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80E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53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E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53F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910E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0EF2"/>
    <w:rPr>
      <w:sz w:val="16"/>
      <w:szCs w:val="16"/>
    </w:rPr>
  </w:style>
  <w:style w:type="paragraph" w:styleId="CommentText">
    <w:name w:val="annotation text"/>
    <w:basedOn w:val="Normal"/>
    <w:link w:val="CommentTextChar"/>
    <w:uiPriority w:val="99"/>
    <w:semiHidden/>
    <w:unhideWhenUsed/>
    <w:rsid w:val="00910EF2"/>
    <w:pPr>
      <w:spacing w:line="240" w:lineRule="auto"/>
    </w:pPr>
    <w:rPr>
      <w:sz w:val="20"/>
      <w:szCs w:val="20"/>
    </w:rPr>
  </w:style>
  <w:style w:type="character" w:customStyle="1" w:styleId="CommentTextChar">
    <w:name w:val="Comment Text Char"/>
    <w:basedOn w:val="DefaultParagraphFont"/>
    <w:link w:val="CommentText"/>
    <w:uiPriority w:val="99"/>
    <w:semiHidden/>
    <w:rsid w:val="00910EF2"/>
    <w:rPr>
      <w:sz w:val="20"/>
      <w:szCs w:val="20"/>
    </w:rPr>
  </w:style>
  <w:style w:type="paragraph" w:styleId="BalloonText">
    <w:name w:val="Balloon Text"/>
    <w:basedOn w:val="Normal"/>
    <w:link w:val="BalloonTextChar"/>
    <w:uiPriority w:val="99"/>
    <w:semiHidden/>
    <w:unhideWhenUsed/>
    <w:rsid w:val="00910E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EF2"/>
    <w:rPr>
      <w:rFonts w:ascii="Segoe UI" w:hAnsi="Segoe UI" w:cs="Segoe UI"/>
      <w:sz w:val="18"/>
      <w:szCs w:val="18"/>
    </w:rPr>
  </w:style>
  <w:style w:type="paragraph" w:styleId="ListParagraph">
    <w:name w:val="List Paragraph"/>
    <w:basedOn w:val="Normal"/>
    <w:uiPriority w:val="34"/>
    <w:qFormat/>
    <w:rsid w:val="00981ADB"/>
    <w:pPr>
      <w:ind w:left="720"/>
      <w:contextualSpacing/>
    </w:pPr>
  </w:style>
  <w:style w:type="paragraph" w:styleId="Caption">
    <w:name w:val="caption"/>
    <w:basedOn w:val="Normal"/>
    <w:next w:val="Normal"/>
    <w:uiPriority w:val="35"/>
    <w:semiHidden/>
    <w:unhideWhenUsed/>
    <w:qFormat/>
    <w:rsid w:val="00E323A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1658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9</TotalTime>
  <Pages>18</Pages>
  <Words>25239</Words>
  <Characters>143866</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68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8</cp:revision>
  <dcterms:created xsi:type="dcterms:W3CDTF">2016-08-15T11:46:00Z</dcterms:created>
  <dcterms:modified xsi:type="dcterms:W3CDTF">2016-08-19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Citation Style_1">
    <vt:lpwstr>http://www.zotero.org/styles/journal-of-epidemiology-and-community-health</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epidemiology</vt:lpwstr>
  </property>
  <property fmtid="{D5CDD505-2E9C-101B-9397-08002B2CF9AE}" pid="16" name="Mendeley Recent Style Name 5_1">
    <vt:lpwstr>International Journal of Epidemiology</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